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64558E" w14:textId="031682C6" w:rsidR="005A3FF3" w:rsidRDefault="00F820B0" w:rsidP="00F820B0">
      <w:pPr>
        <w:pStyle w:val="Heading1"/>
      </w:pPr>
      <w:r w:rsidRPr="00F820B0">
        <w:t>DIGITAL MEDIA'S IMPACT ON PSYCHOLOGICAL RESILIENCE AMONG YOUNG ADULTS</w:t>
      </w:r>
    </w:p>
    <w:p w14:paraId="39A41341" w14:textId="01C7E790" w:rsidR="00F820B0" w:rsidRDefault="00F820B0" w:rsidP="00F820B0">
      <w:pPr>
        <w:pStyle w:val="Heading2"/>
      </w:pPr>
      <w:r w:rsidRPr="00F820B0">
        <w:t>Background of Study</w:t>
      </w:r>
    </w:p>
    <w:p w14:paraId="771A618D" w14:textId="516128B1" w:rsidR="00966882" w:rsidRPr="00966882" w:rsidRDefault="00966882" w:rsidP="00966882">
      <w:r w:rsidRPr="00966882">
        <w:t xml:space="preserve">Young adults use the digital platform for an average of 2 – 4 hours every day, with 95% of teens using YouTube and 58% using TikTok daily </w:t>
      </w:r>
      <w:r w:rsidR="00D001A5">
        <w:fldChar w:fldCharType="begin"/>
      </w:r>
      <w:r w:rsidR="00D001A5">
        <w:instrText xml:space="preserve"> ADDIN ZOTERO_ITEM CSL_CITATION {"citationID":"WIPtGjo3","properties":{"formattedCitation":"(Karnouskos, 2020)","plainCitation":"(Karnouskos, 2020)","noteIndex":0},"citationItems":[{"id":137,"uris":["http://zotero.org/users/local/90rMeuHC/items/84AP9NM4"],"itemData":{"id":137,"type":"article-journal","abstract":"The recent practical advances realized by artificial intelligence, have also given rise to the phenomenon of deepfakes, which can be considered as a form of fake news. Deepfakes is the phenomenon of creation of realistic digital products, and a plethora of videos has emerged over the last two years in social media. Especially, the low technical expertise and equipment required to create deepfakes, means that such content can be easily produced by anyone and distributed online. The societal implications are significant and far-reaching. This article investigates the deepfakes via multiangled perspectives that include media and society, media production, media representations, media audiences, gender, law, and regulation, as well as politics. Some key implications of these viewpoints are identified and critically discussed. The results indicate that as a society, we are not ready to deal with the emergence of deepfakes at any level. That we have not witnessed any severe impacts so far is due to their early stage of development, which shows imperfections to address the issue, a combination of technology, education, training, and governance is urgently needed.","container-title":"IEEE Transactions on Technology and Society","DOI":"10.1109/TTS.2020.3001312","ISSN":"2637-6415","issue":"3","note":"event-title: IEEE Transactions on Technology and Society","page":"138-147","source":"IEEE Xplore","title":"Artificial Intelligence in Digital Media: The Era of Deepfakes","title-short":"Artificial Intelligence in Digital Media","volume":"1","author":[{"family":"Karnouskos","given":"Stamatis"}],"issued":{"date-parts":[["2020",9]]}}}],"schema":"https://github.com/citation-style-language/schema/raw/master/csl-citation.json"} </w:instrText>
      </w:r>
      <w:r w:rsidR="00D001A5">
        <w:fldChar w:fldCharType="separate"/>
      </w:r>
      <w:r w:rsidR="00D001A5" w:rsidRPr="00D001A5">
        <w:rPr>
          <w:rFonts w:ascii="Aptos" w:hAnsi="Aptos"/>
        </w:rPr>
        <w:t>(Karnouskos, 2020)</w:t>
      </w:r>
      <w:r w:rsidR="00D001A5">
        <w:fldChar w:fldCharType="end"/>
      </w:r>
      <w:r w:rsidRPr="00966882">
        <w:t>. This long hour spent on screens clearly reflects the integration of digital media in their daily lives reducing traditional forms of communication, learning and fun</w:t>
      </w:r>
      <w:r w:rsidR="00D001A5">
        <w:t xml:space="preserve"> </w:t>
      </w:r>
      <w:r w:rsidR="00D001A5">
        <w:fldChar w:fldCharType="begin"/>
      </w:r>
      <w:r w:rsidR="00D001A5">
        <w:instrText xml:space="preserve"> ADDIN ZOTERO_ITEM CSL_CITATION {"citationID":"AU0a0Zvr","properties":{"formattedCitation":"(Cellini et al., 2020)","plainCitation":"(Cellini et al., 2020)","noteIndex":0},"citationItems":[{"id":125,"uris":["http://zotero.org/users/local/90rMeuHC/items/9MAS2DIQ"],"itemData":{"id":125,"type":"article-journal","abstract":"Italy is one of the major COVID-19 hotspots. To reduce the spread of the infections and the pressure on Italian healthcare systems, since March 10, 2020, Italy has been under a total lockdown, forcing people into home confinement. Here we present data from 1,310 people living in the Italian territory (Mage = 23.91 ± 3.60 years, 880 females, 501 workers, 809 university students), who completed an online survey from March 24 to March 28, 2020. In the survey, we asked participants to think about their use of digital media before going to bed, their sleep pattern and their subjective experience of time in the previous week (March 17–23, which was the second week of the lockdown) and up to the first week of February (February 3–10, before any restriction in any Italian area). During the lockdown, people increased the usage of digital media near bedtime, but this change did not affect sleep habits. Nevertheless, during home confinement, sleep timing markedly changed, with people going to bed and waking up later, and spending more time in bed, but, paradoxically, also reporting a lower sleep quality. The increase in sleep difficulties was stronger for people with a higher level of depression, anxiety and stress symptomatology, and associated with the feeling of elongation of time. Considering that the lockdown is likely to continue for weeks, research data are urgently needed to support decision making, to build public awareness and to provide timely and supportive psychosocial interventions.","container-title":"Journal of Sleep Research","DOI":"10.1111/jsr.13074","ISSN":"1365-2869","issue":"4","language":"en","license":"© 2020 European Sleep Research Society","note":"_eprint: https://onlinelibrary.wiley.com/doi/pdf/10.1111/jsr.13074","page":"e13074","source":"Wiley Online Library","title":"Changes in sleep pattern, sense of time and digital media use during COVID-19 lockdown in Italy","volume":"29","author":[{"family":"Cellini","given":"Nicola"},{"family":"Canale","given":"Natale"},{"family":"Mioni","given":"Giovanna"},{"family":"Costa","given":"Sebastiano"}],"issued":{"date-parts":[["2020"]]}}}],"schema":"https://github.com/citation-style-language/schema/raw/master/csl-citation.json"} </w:instrText>
      </w:r>
      <w:r w:rsidR="00D001A5">
        <w:fldChar w:fldCharType="separate"/>
      </w:r>
      <w:r w:rsidR="00D001A5" w:rsidRPr="00D001A5">
        <w:rPr>
          <w:rFonts w:ascii="Aptos" w:hAnsi="Aptos"/>
        </w:rPr>
        <w:t>(Cellini et al., 2020)</w:t>
      </w:r>
      <w:r w:rsidR="00D001A5">
        <w:fldChar w:fldCharType="end"/>
      </w:r>
      <w:r w:rsidRPr="00966882">
        <w:t xml:space="preserve"> </w:t>
      </w:r>
      <w:r w:rsidR="00D001A5">
        <w:t>.S</w:t>
      </w:r>
      <w:r w:rsidR="00D001A5" w:rsidRPr="00966882">
        <w:t>ocial media</w:t>
      </w:r>
      <w:r w:rsidRPr="00966882">
        <w:t xml:space="preserve"> and apps like TikTok, Instagram rule the interaction sphere, driving she shift to engaging contents and videos etc</w:t>
      </w:r>
      <w:r w:rsidR="00D001A5">
        <w:t xml:space="preserve"> </w:t>
      </w:r>
      <w:r w:rsidR="00D001A5">
        <w:fldChar w:fldCharType="begin"/>
      </w:r>
      <w:r w:rsidR="00D001A5">
        <w:instrText xml:space="preserve"> ADDIN ZOTERO_ITEM CSL_CITATION {"citationID":"054zyOJs","properties":{"formattedCitation":"(Den Hartigh &amp; Hill, 2022)","plainCitation":"(Den Hartigh &amp; Hill, 2022)","noteIndex":0},"citationItems":[{"id":138,"uris":["http://zotero.org/users/local/90rMeuHC/items/RI3BE9QV"],"itemData":{"id":138,"type":"article-journal","abstract":"The number of resilience conceptualizations in psychology has rapidly grown, which confuses what resilience actually means. This is problematic, because the conceptualization typically guides the measurements, analyses, and practical interventions employed. The most popular conceptualizations of psychological resilience equate it with the ability to (1) resist negative effects of stressors, (2) “bounce back” from stressors, and/or (3) grow from stressors. In this paper, we review these three conceptualizations and argue that they reflect different concepts. This is supported by important lessons from engineering physics, where such concepts are clearly differentiated with precise mathematical underpinnings. Against this background, we outline why psychological resilience should be conceptualized and measured in terms of the process of returning to the previous state following a stressor (i.e., bouncing back). By establishing a clearer language of resilience and related processes, measurements and interventions in psychological research and practice can be targeted more precisely.","container-title":"New Ideas in Psychology","DOI":"10.1016/j.newideapsych.2022.100934","ISSN":"0732-118X","journalAbbreviation":"New Ideas in Psychology","page":"100934","source":"ScienceDirect","title":"Conceptualizing and measuring psychological resilience: What can we learn from physics?","title-short":"Conceptualizing and measuring psychological resilience","volume":"66","author":[{"family":"Den Hartigh","given":"Ruud J. R."},{"family":"Hill","given":"Yannick"}],"issued":{"date-parts":[["2022",8,1]]}}}],"schema":"https://github.com/citation-style-language/schema/raw/master/csl-citation.json"} </w:instrText>
      </w:r>
      <w:r w:rsidR="00D001A5">
        <w:fldChar w:fldCharType="separate"/>
      </w:r>
      <w:r w:rsidR="00D001A5" w:rsidRPr="00D001A5">
        <w:rPr>
          <w:rFonts w:ascii="Aptos" w:hAnsi="Aptos"/>
        </w:rPr>
        <w:t>(Den Hartigh &amp; Hill, 2022)</w:t>
      </w:r>
      <w:r w:rsidR="00D001A5">
        <w:fldChar w:fldCharType="end"/>
      </w:r>
      <w:r w:rsidRPr="00966882">
        <w:t xml:space="preserve">. With the use of personal computers now at 70% from the first-time internet users aged 14-35 years, mobile phones which are the most common devices support this trend, emphasising its progress and pervasiveness </w:t>
      </w:r>
      <w:r w:rsidR="00D001A5">
        <w:fldChar w:fldCharType="begin"/>
      </w:r>
      <w:r w:rsidR="00D001A5">
        <w:instrText xml:space="preserve"> ADDIN ZOTERO_ITEM CSL_CITATION {"citationID":"AueWHku2","properties":{"formattedCitation":"(Marciano et al., 2022)","plainCitation":"(Marciano et al., 2022)","noteIndex":0},"citationItems":[{"id":126,"uris":["http://zotero.org/users/local/90rMeuHC/items/GKB78JKP"],"itemData":{"id":126,"type":"article-journal","abstract":"&lt;p&gt;The Covid-19 physical distancing measures had a detrimental effect on adolescents' mental health. Adolescents worldwide alleviated the negative experiences of social distancing by spending more time on digital devices. Through a systematic literature search in eight academic databases (including Eric, Proquest Sociology, Communication &amp;amp; Mass Media Complete, Psychology and Behavioral Sciences Collection, PsycINFO, CINAHL, Pubmed, and Web of Science), the present systematic review and meta-analysis first summarized the existing evidence from 30 studies, published up to September 2021, on the link between mental health and digital media use in adolescents during Covid-19. Digital media use measures included social media, screen time, and digital media addiction. Mental health measures were grouped into conceptually similar dimensions, such as well-being, ill-being, social well-being, lifestyle habits, and Covid-19-related stress. Results showed that, although most studies reported a positive association between ill-being and social media use (&lt;italic&gt;r&lt;/italic&gt; = 0.171, &lt;italic&gt;p&lt;/italic&gt; = 0.011) and ill-being and media addiction (&lt;italic&gt;r&lt;/italic&gt; = 0.434, &lt;italic&gt;p&lt;/italic&gt; = 0.024), not all types of digital media use had adverse consequences on adolescents' mental health. In particular, one-to-one communication, self-disclosure in the context of mutual online friendship, as well as positive and funny online experiences mitigated feelings of loneliness and stress. Hence, these positive aspects of online activities should be promoted. At the same time, awareness of the detrimental effects of addictive digital media use should be raised: That would include making adolescents more aware of adverse mechanisms such as social comparison, fear of missing out, and exposure to negative contents, which were more likely to happen during social isolation and confinement due to the pandemic.&lt;/p&gt;","container-title":"Frontiers in Public Health","DOI":"10.3389/fpubh.2021.793868","ISSN":"2296-2565","journalAbbreviation":"Front. Public Health","language":"English","note":"publisher: Frontiers","source":"Frontiers","title":"Digital Media Use and Adolescents' Mental Health During the Covid-19 Pandemic: A Systematic Review and Meta-Analysis","title-short":"Digital Media Use and Adolescents' Mental Health During the Covid-19 Pandemic","URL":"https://www.frontiersin.org/journals/public-health/articles/10.3389/fpubh.2021.793868/full","volume":"9","author":[{"family":"Marciano","given":"Laura"},{"family":"Ostroumova","given":"Michelle"},{"family":"Schulz","given":"Peter Johannes"},{"family":"Camerini","given":"Anne-Linda"}],"accessed":{"date-parts":[["2024",11,28]]},"issued":{"date-parts":[["2022",2,1]]}}}],"schema":"https://github.com/citation-style-language/schema/raw/master/csl-citation.json"} </w:instrText>
      </w:r>
      <w:r w:rsidR="00D001A5">
        <w:fldChar w:fldCharType="separate"/>
      </w:r>
      <w:r w:rsidR="00D001A5" w:rsidRPr="00D001A5">
        <w:rPr>
          <w:rFonts w:ascii="Aptos" w:hAnsi="Aptos"/>
        </w:rPr>
        <w:t>(Marciano et al., 2022)</w:t>
      </w:r>
      <w:r w:rsidR="00D001A5">
        <w:fldChar w:fldCharType="end"/>
      </w:r>
      <w:r w:rsidRPr="00966882">
        <w:t>.</w:t>
      </w:r>
    </w:p>
    <w:p w14:paraId="246F966B" w14:textId="2C47328F" w:rsidR="00966882" w:rsidRDefault="00966882" w:rsidP="00966882">
      <w:r>
        <w:t xml:space="preserve">With digital media, </w:t>
      </w:r>
      <w:r w:rsidRPr="008424DD">
        <w:t>social learning and connection benefit is realized, but all come at the cost of increasing anxiety and depression</w:t>
      </w:r>
      <w:r w:rsidR="00D001A5">
        <w:t xml:space="preserve"> </w:t>
      </w:r>
      <w:r w:rsidR="00D001A5">
        <w:fldChar w:fldCharType="begin"/>
      </w:r>
      <w:r w:rsidR="00D001A5">
        <w:instrText xml:space="preserve"> ADDIN ZOTERO_ITEM CSL_CITATION {"citationID":"5i647DiA","properties":{"formattedCitation":"(Ostic et al., 2021)","plainCitation":"(Ostic et al., 2021)","noteIndex":0},"citationItems":[{"id":134,"uris":["http://zotero.org/users/local/90rMeuHC/items/IMEPM52T"],"itemData":{"id":134,"type":"article-journal","abstract":"&lt;p&gt;The growth in social media use has given rise to concerns about the impacts it may have on users' psychological well-being. This paper's main objective is to shed light on the effect of social media use on psychological well-being. Building on contributions from various fields in the literature, it provides a more comprehensive study of the phenomenon by considering a set of mediators, including social capital types (i.e., bonding social capital and bridging social capital), social isolation, and smartphone addiction. The paper includes a quantitative study of 940 social media users from Mexico, using structural equation modeling (SEM) to test the proposed hypotheses. The findings point to an overall positive indirect impact of social media usage on psychological well-being, mainly due to the positive effect of bonding and bridging social capital. The empirical model's explanatory power is 45.1%. This paper provides empirical evidence and robust statistical analysis that demonstrates both positive and negative effects coexist, helping to reconcile the inconsistencies found so far in the literature.&lt;/p&gt;","container-title":"Frontiers in Psychology","DOI":"10.3389/fpsyg.2021.678766","ISSN":"1664-1078","journalAbbreviation":"Front. Psychol.","language":"English","note":"publisher: Frontiers","source":"Frontiers","title":"Effects of Social Media Use on Psychological Well-Being: A Mediated Model","title-short":"Effects of Social Media Use on Psychological Well-Being","URL":"https://www.frontiersin.org/journals/psychology/articles/10.3389/fpsyg.2021.678766/full","volume":"12","author":[{"family":"Ostic","given":"Dragana"},{"family":"Qalati","given":"Sikandar Ali"},{"family":"Barbosa","given":"Belem"},{"family":"Shah","given":"Syed Mir Muhammad"},{"family":"Galvan Vela","given":"Esthela"},{"family":"Herzallah","given":"Ahmed Muhammad"},{"family":"Liu","given":"Feng"}],"accessed":{"date-parts":[["2024",11,28]]},"issued":{"date-parts":[["2021",6,21]]}}}],"schema":"https://github.com/citation-style-language/schema/raw/master/csl-citation.json"} </w:instrText>
      </w:r>
      <w:r w:rsidR="00D001A5">
        <w:fldChar w:fldCharType="separate"/>
      </w:r>
      <w:r w:rsidR="00D001A5" w:rsidRPr="00D001A5">
        <w:rPr>
          <w:rFonts w:ascii="Aptos" w:hAnsi="Aptos"/>
        </w:rPr>
        <w:t>(Ostic et al., 2021)</w:t>
      </w:r>
      <w:r w:rsidR="00D001A5">
        <w:fldChar w:fldCharType="end"/>
      </w:r>
      <w:r w:rsidRPr="008424DD">
        <w:t xml:space="preserve">. Although, relationship and resources are created and gained through platforms, potential negative consequences relate to the overuse, adolescents spending over 3 hours daily on platforms have twice higher risk of depression and anxiety </w:t>
      </w:r>
      <w:r w:rsidR="00D001A5">
        <w:fldChar w:fldCharType="begin"/>
      </w:r>
      <w:r w:rsidR="00D001A5">
        <w:instrText xml:space="preserve"> ADDIN ZOTERO_ITEM CSL_CITATION {"citationID":"rBzcNaRy","properties":{"formattedCitation":"(Twenge &amp; Martin, 2020)","plainCitation":"(Twenge &amp; Martin, 2020)","noteIndex":0},"citationItems":[{"id":133,"uris":["http://zotero.org/users/local/90rMeuHC/items/CG85Z9MJ"],"itemData":{"id":133,"type":"article-journal","abstract":"Introduction\nAdolescents spend an increasing amount of time using digital media, but gender differences in their use and in associations with psychological well-being are unclear.\nMethod\nWe drew from three large, representative surveys of 13- to 18-year-old adolescents in the U.S. and UK (total N = 221,096) examining digital media use in hours per day and several measures of psychological well-being separately in each of the three datasets.\nResults\nAdolescent girls spent more time on smartphones, social media, texting, general computer use, and online, and boys spent more time gaming and on electronic devices in general. Associations between moderate or heavy digital media use and low psychological well-being/mental health issues were generally larger for girls than for boys. Light users of digital media were slightly higher in well-being than non-users, with larger differences among boys. Among both genders, heavy users of digital media were often twice as likely as low users to be low in well-being or have mental health issues, including risk factors for suicide.\nConclusions\nAssociations between heavy digital media use and low psychological well-being are larger for adolescent girls than boys.","container-title":"Journal of Adolescence","DOI":"10.1016/j.adolescence.2019.12.018","ISSN":"0140-1971","journalAbbreviation":"Journal of Adolescence","page":"91-102","source":"ScienceDirect","title":"Gender differences in associations between digital media use and psychological well-being: Evidence from three large datasets","title-short":"Gender differences in associations between digital media use and psychological well-being","volume":"79","author":[{"family":"Twenge","given":"Jean M."},{"family":"Martin","given":"Gabrielle N."}],"issued":{"date-parts":[["2020",2,1]]}}}],"schema":"https://github.com/citation-style-language/schema/raw/master/csl-citation.json"} </w:instrText>
      </w:r>
      <w:r w:rsidR="00D001A5">
        <w:fldChar w:fldCharType="separate"/>
      </w:r>
      <w:r w:rsidR="00D001A5" w:rsidRPr="00D001A5">
        <w:rPr>
          <w:rFonts w:ascii="Aptos" w:hAnsi="Aptos"/>
        </w:rPr>
        <w:t>(Twenge &amp; Martin, 2020)</w:t>
      </w:r>
      <w:r w:rsidR="00D001A5">
        <w:fldChar w:fldCharType="end"/>
      </w:r>
      <w:r w:rsidRPr="008424DD">
        <w:t>. Cyber bullying for instance intensifies loneliness while FOMO (the fear of missing out) increases inadequacy</w:t>
      </w:r>
      <w:r w:rsidR="00D001A5">
        <w:t xml:space="preserve"> </w:t>
      </w:r>
      <w:r w:rsidR="00D001A5">
        <w:fldChar w:fldCharType="begin"/>
      </w:r>
      <w:r w:rsidR="00D001A5">
        <w:instrText xml:space="preserve"> ADDIN ZOTERO_ITEM CSL_CITATION {"citationID":"oCkfucxq","properties":{"formattedCitation":"(Ali et al., 2024)","plainCitation":"(Ali et al., 2024)","noteIndex":0},"citationItems":[{"id":144,"uris":["http://zotero.org/users/local/90rMeuHC/items/FAZK5X5K"],"itemData":{"id":144,"type":"webpage","abstract":"Despite the increasing interest in studying the concept of resilience in entrepreneurship, existing research often fails to account for stressors that induce entrepreneurs’ need for resilience and coping efforts. By arguing the need to study stress, resilience, and coping together to understand how entrepreneurs build resilience in the face of adversities, we systematically review the entrepreneurship scholarship (125 articles) on these three concepts. By critically appraising these three literatures in light of current thinking in psychology, we then develop a model of the process of building psychological resilience in entrepreneurship and offer a clear pathway for future research.","title":"Integrating Psychological Resilience, Stress, and Coping in Entrepreneurship: A Critical Review and Research Agenda - Ali E. Ahmed, Deniz Ucbasaran, Gabriella Cacciotti, Trenton A. Williams, 2022","URL":"https://journals.sagepub.com/doi/full/10.1177/10422587211046542","author":[{"family":"Ali","given":"Ahmed"},{"family":"Deniz","given":"Ucbasaran"},{"family":"Gabriella","given":"Cacciotti"},{"family":"Trenton","given":"Williams"}],"accessed":{"date-parts":[["2024",11,28]]},"issued":{"date-parts":[["2024"]]}}}],"schema":"https://github.com/citation-style-language/schema/raw/master/csl-citation.json"} </w:instrText>
      </w:r>
      <w:r w:rsidR="00D001A5">
        <w:fldChar w:fldCharType="separate"/>
      </w:r>
      <w:r w:rsidR="00D001A5" w:rsidRPr="00D001A5">
        <w:rPr>
          <w:rFonts w:ascii="Aptos" w:hAnsi="Aptos"/>
        </w:rPr>
        <w:t>(Ali et al., 2024)</w:t>
      </w:r>
      <w:r w:rsidR="00D001A5">
        <w:fldChar w:fldCharType="end"/>
      </w:r>
      <w:r w:rsidRPr="008424DD">
        <w:t>. To address these concerns, it is crucial to encourage the healthy use of technology and open the discussion regarding the possibility of countering the psychological risks in the youth.</w:t>
      </w:r>
    </w:p>
    <w:p w14:paraId="41ABF6C3" w14:textId="46BDF787" w:rsidR="00F94AE7" w:rsidRDefault="00F94AE7" w:rsidP="00F94AE7">
      <w:r w:rsidRPr="00F94AE7">
        <w:t xml:space="preserve">Psychological resilience is defined as the level of one’s coping abilities in relation to the effects of stressors introduced by digital technology components such as cyberbullying and fake news </w:t>
      </w:r>
      <w:r w:rsidR="00D001A5">
        <w:fldChar w:fldCharType="begin"/>
      </w:r>
      <w:r w:rsidR="00D001A5">
        <w:instrText xml:space="preserve"> ADDIN ZOTERO_ITEM CSL_CITATION {"citationID":"aQzY6wT3","properties":{"formattedCitation":"(Glowacz &amp; Schmits, 2020)","plainCitation":"(Glowacz &amp; Schmits, 2020)","noteIndex":0},"citationItems":[{"id":124,"uris":["http://zotero.org/users/local/90rMeuHC/items/2J9AEXFP"],"itemData":{"id":124,"type":"article-journal","abstract":"To control the COVID-19 pandemic, governments have implemented restrictions. This study evaluates psychological distress related to the crisis and identifies predictive factors of anxiety/depression according to age. 2,871 adults were recruited through an online questionnaire during the lockdown. Three subsamples were identified: 18–30; 30–50; &gt; 50 years. The population suffers from anxiety and depression. Young adults adu reported lower levels of living space, occupational activity, social contact and alcohol use, but higher anxiety, depression and uncertainty than older participants. This psychological distress can be explained by lockdown conditions (differently according to age) and by intolerance to uncertainty. Also, youth's alcohol intake has decreased. Deconfinement strategies have been discussed.","container-title":"Psychiatry Research","DOI":"10.1016/j.psychres.2020.113486","ISSN":"0165-1781","journalAbbreviation":"Psychiatry Research","page":"113486","source":"ScienceDirect","title":"Psychological distress during the COVID-19 lockdown: The young adults most at risk","title-short":"Psychological distress during the COVID-19 lockdown","volume":"293","author":[{"family":"Glowacz","given":"F."},{"family":"Schmits","given":"E."}],"issued":{"date-parts":[["2020",11,1]]}}}],"schema":"https://github.com/citation-style-language/schema/raw/master/csl-citation.json"} </w:instrText>
      </w:r>
      <w:r w:rsidR="00D001A5">
        <w:fldChar w:fldCharType="separate"/>
      </w:r>
      <w:r w:rsidR="00D001A5" w:rsidRPr="00D001A5">
        <w:rPr>
          <w:rFonts w:ascii="Aptos" w:hAnsi="Aptos"/>
        </w:rPr>
        <w:t>(Glowacz &amp; Schmits, 2020)</w:t>
      </w:r>
      <w:r w:rsidR="00D001A5">
        <w:fldChar w:fldCharType="end"/>
      </w:r>
      <w:r w:rsidRPr="00F94AE7">
        <w:t>. It includes skills like mindfulness that improved adaptability and lowered stress as well as digital literacy, which enables a person to carefully evaluate information received through digital technologies</w:t>
      </w:r>
      <w:r w:rsidR="00D001A5">
        <w:t xml:space="preserve"> </w:t>
      </w:r>
      <w:r w:rsidR="00D001A5">
        <w:fldChar w:fldCharType="begin"/>
      </w:r>
      <w:r w:rsidR="00D001A5">
        <w:instrText xml:space="preserve"> ADDIN ZOTERO_ITEM CSL_CITATION {"citationID":"UZKsc27e","properties":{"formattedCitation":"(Hartmann et al., 2022)","plainCitation":"(Hartmann et al., 2022)","noteIndex":0},"citationItems":[{"id":139,"uris":["http://zotero.org/users/local/90rMeuHC/items/WP5G5BWU"],"itemData":{"id":139,"type":"article-journal","abstract":"Given that entrepreneurs face substantial adversity in initiating and developing new ventures, a burgeoning stream of research has sought to understand the concept of entrepreneurs’ psychological resilience. To structure and synthesize what we know about entrepreneurs’ psychological resilience, we systematically review the empirical literature to provide insights on how it has been conceptualized and operationalized, along with its key antecedents and outcomes. Based on our review, we advance a promising agenda for future research, grounded in connecting the psychological resilience of entrepreneurs to other research areas connected to the new venture development process. Overall, we point to the urgent need for theoretical precision to enhance the utility of empirical contributions, suggest promising research designs, expand on the important role of adversity, discuss potential boundary conditions, elaborate on the link between entrepreneurs’ psychological resilience and organizational resilience, and address the potential dark side of resilience.","container-title":"Journal of Small Business Management","DOI":"10.1080/00472778.2021.2024216","ISSN":"0047-2778","issue":"5","note":"publisher: Routledge\n_eprint: https://doi.org/10.1080/00472778.2021.2024216","page":"1041-1079","source":"Taylor and Francis+NEJM","title":"Psychological resilience of entrepreneurs: A review and agenda for future research","title-short":"Psychological resilience of entrepreneurs","volume":"60","author":[{"family":"Hartmann","given":"Silja"},{"family":"Backmann","given":"Julia"},{"family":"Newman","given":"Alexander"},{"family":"Brykman","given":"Kyle M."},{"family":"Pidduck","given":"Robert J."}],"issued":{"date-parts":[["2022",9,3]]}}}],"schema":"https://github.com/citation-style-language/schema/raw/master/csl-citation.json"} </w:instrText>
      </w:r>
      <w:r w:rsidR="00D001A5">
        <w:fldChar w:fldCharType="separate"/>
      </w:r>
      <w:r w:rsidR="00D001A5" w:rsidRPr="00D001A5">
        <w:rPr>
          <w:rFonts w:ascii="Aptos" w:hAnsi="Aptos"/>
        </w:rPr>
        <w:t>(Hartmann et al., 2022)</w:t>
      </w:r>
      <w:r w:rsidR="00D001A5">
        <w:fldChar w:fldCharType="end"/>
      </w:r>
      <w:r w:rsidRPr="00F94AE7">
        <w:t xml:space="preserve">. Digital training programs has been reported to build a resilience level but lack </w:t>
      </w:r>
      <w:r w:rsidRPr="00F94AE7">
        <w:lastRenderedPageBreak/>
        <w:t>studies of programs’ effects in the long run and counterpart cultural contexts</w:t>
      </w:r>
      <w:r w:rsidR="00D001A5">
        <w:t xml:space="preserve"> </w:t>
      </w:r>
      <w:r w:rsidR="00D001A5">
        <w:fldChar w:fldCharType="begin"/>
      </w:r>
      <w:r w:rsidR="00D001A5">
        <w:instrText xml:space="preserve"> ADDIN ZOTERO_ITEM CSL_CITATION {"citationID":"NigAkgKh","properties":{"formattedCitation":"(Denckla et al., 2020; Yang et al., 2021)","plainCitation":"(Denckla et al., 2020; Yang et al., 2021)","noteIndex":0},"citationItems":[{"id":142,"uris":["http://zotero.org/users/local/90rMeuHC/items/L3GS3YPA"],"itemData":{"id":142,"type":"article-journal","abstract":"Background: The ability to resist adverse outcomes, or demonstrate resilience after exposure to trauma is a thriving field of study. Yet ongoing debate persists regarding definitions of resilience, generalizability of the extant literature, neurobiological correlates, and a consensus research agenda. Objectives: To address these pressing questions, Drs. Christy Denckla and Karestan Koenen (co-chairs) convened a multidisciplinary panel including Drs. Dante Cicchetti, Laura Kubzansky, Soraya Seedat, Martin Teicher, and David Williams at the 2019 annual meeting of the International Society for Traumatic Stress Studies (ISTSS). Questions included (1) how have definitions of resilience evolved, (2) what are the best approaches to capture the complexity of resilience processes, and (3) what are the most important areas for future research? Methods: The proceedings of this panel are summarized in this report, and prominent themes are synthesized and integrated. Results: While different definitions emerged, all shared a focus on conceptualizing resilience at multiple levels, from the biological to the social structural level, a focus on the dynamic nature of resilience, and a move away from conceptualizing resilience as only an individual trait. Critical areas for future research included 1) focused efforts to improve assessment that has international and cross-cultural validity, 2) developing within-study designs that employ more intensive phenotyping strategies, 3) examining outcomes across multiple levels and domains, and 4) integrating conceptualizations of resilience from the individual-level to the larger social context at the population health level. Conclusion: Increasingly sophisticated and nuanced conceptual frameworks, coupled with research leveraging advances in genetics, molecular biology, increased computational capacity, and larger, more diverse datasets suggest that the next decade of research could bring significant breakthroughs. • The field of psychological resilience is characterized by ongoing debate over definitions, generalizability, and a research agenda.•Evolving definitions share a focus on conceptualizing resilience at multiple levels, a focus on dynamic processes, and moving away from individual trait conceptualizations.• Future research recommendations include improving assessment cross-culturally, employing within-study designs, and examining outcomes at multiple levels and domains.","container-title":"European Journal of Psychotraumatology","DOI":"10.1080/20008198.2020.1822064","ISSN":"null","issue":"1","note":"publisher: Taylor &amp; Francis\n_eprint: https://doi.org/10.1080/20008198.2020.1822064","page":"1822064","source":"Taylor and Francis+NEJM","title":"Psychological resilience: an update on definitions, a critical appraisal, and research recommendations","title-short":"Psychological resilience","volume":"11","author":[{"family":"Denckla","given":"Christy A."},{"family":"Cicchetti","given":"Dante"},{"family":"Kubzansky","given":"Laura D."},{"family":"Seedat","given":"Soraya"},{"family":"Teicher","given":"Martin H."},{"family":"Williams","given":"David R."},{"family":"Koenen","given":"Karestan C."}],"issued":{"date-parts":[["2020",12,31]]}}},{"id":132,"uris":["http://zotero.org/users/local/90rMeuHC/items/26HTZYUV"],"itemData":{"id":132,"type":"article-journal","abstract":"Social media use is almost ubiquitous among adolescents and emerging adults. Although much has been studied about the psychological implications of social media use, there is currently no integrative model in which multiple dimensions of social media are considered. The goal of this theoretical article is to introduce the Multidimensional Model of Social Media Use (MMSMU), which aims to provide a useful framework for researchers and practitioners to study and understand young people’s social media use in relation to their psychological well-being. The model attends to three major dimensions: activities performed on social media, motives for social media use, and communication partners connected through social media. We present empirical evidence showing whether each dimension is associated with better or poorer well-being and identify or propose mechanisms explaining the associations. Before concluding the article, we discuss clinical implications and possible ways to further expand the proposed model.","container-title":"Clinical Child and Family Psychology Review","DOI":"10.1007/s10567-021-00359-z","ISSN":"1573-2827","issue":"3","journalAbbreviation":"Clin Child Fam Psychol Rev","language":"en","page":"631-650","source":"Springer Link","title":"Social Media and Psychological Well-Being Among Youth: The Multidimensional Model of Social Media Use","title-short":"Social Media and Psychological Well-Being Among Youth","volume":"24","author":[{"family":"Yang","given":"Chia-chen"},{"family":"Holden","given":"Sean M."},{"family":"Ariati","given":"Jati"}],"issued":{"date-parts":[["2021",9,1]]}}}],"schema":"https://github.com/citation-style-language/schema/raw/master/csl-citation.json"} </w:instrText>
      </w:r>
      <w:r w:rsidR="00D001A5">
        <w:fldChar w:fldCharType="separate"/>
      </w:r>
      <w:r w:rsidR="00D001A5" w:rsidRPr="00D001A5">
        <w:rPr>
          <w:rFonts w:ascii="Aptos" w:hAnsi="Aptos"/>
        </w:rPr>
        <w:t>(Denckla et al., 2020; Yang et al., 2021)</w:t>
      </w:r>
      <w:r w:rsidR="00D001A5">
        <w:fldChar w:fldCharType="end"/>
      </w:r>
      <w:r w:rsidRPr="00F94AE7">
        <w:t xml:space="preserve">. </w:t>
      </w:r>
    </w:p>
    <w:p w14:paraId="717390DE" w14:textId="77777777" w:rsidR="00D001A5" w:rsidRDefault="00F820B0" w:rsidP="00F94AE7">
      <w:pPr>
        <w:pStyle w:val="Heading2"/>
      </w:pPr>
      <w:r w:rsidRPr="00F820B0">
        <w:t>Aim and Objectives</w:t>
      </w:r>
    </w:p>
    <w:p w14:paraId="736D5FFA" w14:textId="4078A0C1" w:rsidR="00961B5A" w:rsidRDefault="00961B5A" w:rsidP="00961B5A">
      <w:r>
        <w:t>The aim of this research is t</w:t>
      </w:r>
      <w:r w:rsidRPr="00961B5A">
        <w:t>o explore the impact of exposure to online communities and digital content on psychological resilience among young adults.</w:t>
      </w:r>
    </w:p>
    <w:p w14:paraId="4D1952F6" w14:textId="77777777" w:rsidR="00961B5A" w:rsidRDefault="00961B5A" w:rsidP="00961B5A">
      <w:r w:rsidRPr="00961B5A">
        <w:t>The objectives are as follows:</w:t>
      </w:r>
    </w:p>
    <w:p w14:paraId="22DA0DAF" w14:textId="5381E672" w:rsidR="00961B5A" w:rsidRDefault="004A695D" w:rsidP="00961B5A">
      <w:pPr>
        <w:pStyle w:val="ListParagraph"/>
        <w:numPr>
          <w:ilvl w:val="0"/>
          <w:numId w:val="1"/>
        </w:numPr>
      </w:pPr>
      <w:r w:rsidRPr="004A695D">
        <w:t>Assess the relationship between participation in online communities and levels of psychological resilience, focusing on self-efficacy and social support.</w:t>
      </w:r>
    </w:p>
    <w:p w14:paraId="77E89C08" w14:textId="69B6F9B8" w:rsidR="004A695D" w:rsidRDefault="004A695D" w:rsidP="00961B5A">
      <w:pPr>
        <w:pStyle w:val="ListParagraph"/>
        <w:numPr>
          <w:ilvl w:val="0"/>
          <w:numId w:val="1"/>
        </w:numPr>
      </w:pPr>
      <w:r w:rsidRPr="004A695D">
        <w:t>Examine how digital content consumption influences young adults’ coping strategies and their resilience-building capacity.</w:t>
      </w:r>
    </w:p>
    <w:p w14:paraId="46E4927A" w14:textId="41B70683" w:rsidR="00961B5A" w:rsidRDefault="004A695D" w:rsidP="004A695D">
      <w:pPr>
        <w:pStyle w:val="ListParagraph"/>
        <w:numPr>
          <w:ilvl w:val="0"/>
          <w:numId w:val="1"/>
        </w:numPr>
      </w:pPr>
      <w:r w:rsidRPr="004A695D">
        <w:t>Analyze potential negative impacts of excessive digital exposure on psychological well-being and resilience.</w:t>
      </w:r>
    </w:p>
    <w:p w14:paraId="34D6BE40" w14:textId="699812C3" w:rsidR="005529E1" w:rsidRDefault="00F820B0" w:rsidP="005529E1">
      <w:pPr>
        <w:pStyle w:val="Heading2"/>
      </w:pPr>
      <w:r w:rsidRPr="00F820B0">
        <w:t>Literature Review</w:t>
      </w:r>
    </w:p>
    <w:p w14:paraId="46629D78" w14:textId="45219826" w:rsidR="004A695D" w:rsidRDefault="005529E1" w:rsidP="005529E1">
      <w:pPr>
        <w:pStyle w:val="Heading3"/>
      </w:pPr>
      <w:r w:rsidRPr="005529E1">
        <w:t>Psychological Resilience and Its Determinants</w:t>
      </w:r>
    </w:p>
    <w:p w14:paraId="27563AE8" w14:textId="3B34C130" w:rsidR="00E528EC" w:rsidRDefault="00E528EC" w:rsidP="00E528EC">
      <w:r>
        <w:t>Psychological resilience</w:t>
      </w:r>
      <w:r w:rsidRPr="002D2A77">
        <w:t xml:space="preserve"> can </w:t>
      </w:r>
      <w:r>
        <w:t xml:space="preserve">be </w:t>
      </w:r>
      <w:r w:rsidRPr="002D2A77">
        <w:t xml:space="preserve">seen as a multifaceted construct that is </w:t>
      </w:r>
      <w:r w:rsidRPr="00116486">
        <w:t>influenced by individual traits, environmental factors, and developmental stages</w:t>
      </w:r>
      <w:r w:rsidR="007424D9">
        <w:t xml:space="preserve"> </w:t>
      </w:r>
      <w:r w:rsidR="007424D9">
        <w:fldChar w:fldCharType="begin"/>
      </w:r>
      <w:r w:rsidR="007424D9">
        <w:instrText xml:space="preserve"> ADDIN ZOTERO_ITEM CSL_CITATION {"citationID":"TKM3iA6W","properties":{"formattedCitation":"(Yi et al., 2020)","plainCitation":"(Yi et al., 2020)","noteIndex":0},"citationItems":[{"id":161,"uris":["http://zotero.org/users/local/90rMeuHC/items/4HWX3545"],"itemData":{"id":161,"type":"article-journal","abstract":"&lt;p&gt;Psychological resilience is consisted of social resources and protective factors for individuals against negative effects, and can influence the process of meta-cognition of individuals in response to emotion feelings. However, individuals with high or low resilience may produce various emotional experiences when facing the same events. According to an emotional input–output model, the different impacts of resilience on emotional experience may be caused during the process of receiving or disengaging stages. In order to address this problem, three experiments were conducted in the present study. The Experiment 1 was designed to explore whether the positive and negative emotions were associated with higher or lower levels of resilience. The aims of Experiments 2 and 3 were to test at which stages the different emotional experiences were caused by high or low resilience of individuals. The results showed that individuals with low resilience were more likely to feel more negative and less positive emotions, and resilience was significantly negatively associated with anxiety or depression. However, there was no difference in the stage of receiving emotional information between high and low resilient individuals, but differ on their ability of disengagement from emotional information, the individuals with high resilience disengaged from both positive and negative emotional information much faster. These findings were discussed in the context of different theories about the relationship between resilience and emotional experience.&lt;/p&gt;","container-title":"Frontiers in Psychology","DOI":"10.3389/fpsyg.2020.01993","ISSN":"1664-1078","journalAbbreviation":"Front. Psychol.","language":"English","note":"publisher: Frontiers","source":"Frontiers","title":"The Underlying Mechanisms of Psychological Resilience on Emotional Experience: Attention-Bias or Emotion Disengagement","title-short":"The Underlying Mechanisms of Psychological Resilience on Emotional Experience","URL":"https://www.frontiersin.org/journals/psychology/articles/10.3389/fpsyg.2020.01993/full","volume":"11","author":[{"family":"Yi","given":"Feng"},{"family":"Li","given":"Xiaofang"},{"family":"Song","given":"Xiaolei"},{"family":"Zhu","given":"Lei"}],"accessed":{"date-parts":[["2024",11,29]]},"issued":{"date-parts":[["2020",9,17]]}}}],"schema":"https://github.com/citation-style-language/schema/raw/master/csl-citation.json"} </w:instrText>
      </w:r>
      <w:r w:rsidR="007424D9">
        <w:fldChar w:fldCharType="separate"/>
      </w:r>
      <w:r w:rsidR="007424D9" w:rsidRPr="007424D9">
        <w:rPr>
          <w:rFonts w:ascii="Aptos" w:hAnsi="Aptos"/>
        </w:rPr>
        <w:t>(Yi et al., 2020)</w:t>
      </w:r>
      <w:r w:rsidR="007424D9">
        <w:fldChar w:fldCharType="end"/>
      </w:r>
      <w:r w:rsidRPr="00116486">
        <w:t>.</w:t>
      </w:r>
      <w:r w:rsidRPr="002D2A77">
        <w:t xml:space="preserve"> </w:t>
      </w:r>
      <w:r>
        <w:t>I</w:t>
      </w:r>
      <w:r w:rsidRPr="002D2A77">
        <w:t xml:space="preserve">t entails the possibility of </w:t>
      </w:r>
      <w:r>
        <w:t>maintaining</w:t>
      </w:r>
      <w:r w:rsidRPr="002D2A77">
        <w:t xml:space="preserve"> positive </w:t>
      </w:r>
      <w:r>
        <w:t xml:space="preserve">outcomes </w:t>
      </w:r>
      <w:r w:rsidRPr="002D2A77">
        <w:t xml:space="preserve">even in the face of difficulties through </w:t>
      </w:r>
      <w:r>
        <w:t>personal competencies</w:t>
      </w:r>
      <w:r w:rsidRPr="002D2A77">
        <w:t xml:space="preserve"> and </w:t>
      </w:r>
      <w:r>
        <w:t xml:space="preserve">external </w:t>
      </w:r>
      <w:r w:rsidRPr="002D2A77">
        <w:t>resources</w:t>
      </w:r>
      <w:r w:rsidR="007424D9">
        <w:t xml:space="preserve"> </w:t>
      </w:r>
      <w:r w:rsidR="007424D9">
        <w:fldChar w:fldCharType="begin"/>
      </w:r>
      <w:r w:rsidR="007424D9">
        <w:instrText xml:space="preserve"> ADDIN ZOTERO_ITEM CSL_CITATION {"citationID":"jr7V7fRc","properties":{"formattedCitation":"(Vella &amp; Pai, 2019)","plainCitation":"(Vella &amp; Pai, 2019)","noteIndex":0},"citationItems":[{"id":163,"uris":["http://zotero.org/users/local/90rMeuHC/items/XQ2QQ3BM"],"itemData":{"id":163,"type":"article-journal","abstract":"Recent times have seen a shift in interest from a focus upon the deficits of individuals to a focus upon individual's strengths. Resilience is a positive psychology construct that has been investigated for decades, prior to this paradigm shift. This article reviews definitions of resilience over time. Although there is no single agreed definition; resilience is commonly described as the ability to bounce back. The risk of stress and negative life events in triggering mental illness has long been recognized. Similarly, the positive outcomes of some individuals to highly adverse situations have also been of interest for a long time. These positive responses or outcomes in the face of significant risk or adversity are generally known as resilience. This article provides a review of definitions of resilience and resilience related phenomena as well as a historical review of the focus of resilience research across the decades in order to inform future research and theorizing. The article concludes with recommendations to researchers to explicitly define their definition and conceptualization of the construct as well as the imperative to move towards a unified view of the construct of resilience. Further, it is clear that research on resilience has progressed and evolved over the decades however this does not denote that research in the area is complete. As such researchers should still seek to understand the complexities of resilience, how to build resilience in different populations, or in individuals experiencing similar adversities.","container-title":"Archives of Medicine and Health Sciences","DOI":"10.4103/amhs.amhs_119_19","ISSN":"2321-4848","issue":"2","language":"en-US","page":"233","source":"journals.lww.com","title":"A Theoretical Review of Psychological Resilience: Defining Resilience and Resilience Research over the Decades","title-short":"A Theoretical Review of Psychological Resilience","volume":"7","author":[{"family":"Vella","given":"Shae-Leigh Cynthia"},{"family":"Pai","given":"Nagesh B."}],"issued":{"date-parts":[["2019",12]]}}}],"schema":"https://github.com/citation-style-language/schema/raw/master/csl-citation.json"} </w:instrText>
      </w:r>
      <w:r w:rsidR="007424D9">
        <w:fldChar w:fldCharType="separate"/>
      </w:r>
      <w:r w:rsidR="007424D9" w:rsidRPr="007424D9">
        <w:rPr>
          <w:rFonts w:ascii="Aptos" w:hAnsi="Aptos"/>
        </w:rPr>
        <w:t>(Vella &amp; Pai, 2019)</w:t>
      </w:r>
      <w:r w:rsidR="007424D9">
        <w:fldChar w:fldCharType="end"/>
      </w:r>
      <w:r w:rsidRPr="002D2A77">
        <w:t xml:space="preserve">. </w:t>
      </w:r>
      <w:r>
        <w:t>Foundational theories</w:t>
      </w:r>
      <w:r w:rsidRPr="002D2A77">
        <w:t xml:space="preserve">, including resiliency theory, </w:t>
      </w:r>
      <w:r>
        <w:t xml:space="preserve">emphasize </w:t>
      </w:r>
      <w:r w:rsidRPr="002D2A77">
        <w:t xml:space="preserve">asset-based paradigm </w:t>
      </w:r>
      <w:r>
        <w:t xml:space="preserve">to identify assets </w:t>
      </w:r>
      <w:r w:rsidRPr="002D2A77">
        <w:t xml:space="preserve">that </w:t>
      </w:r>
      <w:r>
        <w:t>promote</w:t>
      </w:r>
      <w:r w:rsidRPr="002D2A77">
        <w:t xml:space="preserve"> resilience</w:t>
      </w:r>
      <w:r w:rsidR="007424D9">
        <w:t xml:space="preserve"> </w:t>
      </w:r>
      <w:r w:rsidR="007424D9">
        <w:fldChar w:fldCharType="begin"/>
      </w:r>
      <w:r w:rsidR="007424D9">
        <w:instrText xml:space="preserve"> ADDIN ZOTERO_ITEM CSL_CITATION {"citationID":"nUepyLsq","properties":{"formattedCitation":"(MBA, 2019; Vella &amp; Pai, 2019)","plainCitation":"(MBA, 2019; Vella &amp; Pai, 2019)","noteIndex":0},"citationItems":[{"id":156,"uris":["http://zotero.org/users/local/90rMeuHC/items/YHJB27IP"],"itemData":{"id":156,"type":"webpage","abstract":"Resilience helps us bounce back from adversity, misfortune, or frustration.","container-title":"PositivePsychology.com","language":"en-US","title":"Resilience Theory: A Summary of the Research (+PDF)","title-short":"Resilience Theory","URL":"https://positivepsychology.com/resilience-theory/","author":[{"family":"MBA","given":"Catherine Moore","suffix":"Psychologist"}],"accessed":{"date-parts":[["2024",11,29]]},"issued":{"date-parts":[["2019",12,30]]}}},{"id":163,"uris":["http://zotero.org/users/local/90rMeuHC/items/XQ2QQ3BM"],"itemData":{"id":163,"type":"article-journal","abstract":"Recent times have seen a shift in interest from a focus upon the deficits of individuals to a focus upon individual's strengths. Resilience is a positive psychology construct that has been investigated for decades, prior to this paradigm shift. This article reviews definitions of resilience over time. Although there is no single agreed definition; resilience is commonly described as the ability to bounce back. The risk of stress and negative life events in triggering mental illness has long been recognized. Similarly, the positive outcomes of some individuals to highly adverse situations have also been of interest for a long time. These positive responses or outcomes in the face of significant risk or adversity are generally known as resilience. This article provides a review of definitions of resilience and resilience related phenomena as well as a historical review of the focus of resilience research across the decades in order to inform future research and theorizing. The article concludes with recommendations to researchers to explicitly define their definition and conceptualization of the construct as well as the imperative to move towards a unified view of the construct of resilience. Further, it is clear that research on resilience has progressed and evolved over the decades however this does not denote that research in the area is complete. As such researchers should still seek to understand the complexities of resilience, how to build resilience in different populations, or in individuals experiencing similar adversities.","container-title":"Archives of Medicine and Health Sciences","DOI":"10.4103/amhs.amhs_119_19","ISSN":"2321-4848","issue":"2","language":"en-US","page":"233","source":"journals.lww.com","title":"A Theoretical Review of Psychological Resilience: Defining Resilience and Resilience Research over the Decades","title-short":"A Theoretical Review of Psychological Resilience","volume":"7","author":[{"family":"Vella","given":"Shae-Leigh Cynthia"},{"family":"Pai","given":"Nagesh B."}],"issued":{"date-parts":[["2019",12]]}}}],"schema":"https://github.com/citation-style-language/schema/raw/master/csl-citation.json"} </w:instrText>
      </w:r>
      <w:r w:rsidR="007424D9">
        <w:fldChar w:fldCharType="separate"/>
      </w:r>
      <w:r w:rsidR="007424D9" w:rsidRPr="007424D9">
        <w:rPr>
          <w:rFonts w:ascii="Aptos" w:hAnsi="Aptos"/>
        </w:rPr>
        <w:t>(MBA, 2019; Vella &amp; Pai, 2019)</w:t>
      </w:r>
      <w:r w:rsidR="007424D9">
        <w:fldChar w:fldCharType="end"/>
      </w:r>
      <w:r w:rsidRPr="002D2A77">
        <w:t xml:space="preserve">. </w:t>
      </w:r>
      <w:r>
        <w:t>Key determinants include personality traits such as</w:t>
      </w:r>
      <w:r w:rsidRPr="002D2A77">
        <w:t xml:space="preserve"> hope, bravery, and emotional regulation with</w:t>
      </w:r>
      <w:r>
        <w:t xml:space="preserve"> positive emotion enhancing </w:t>
      </w:r>
      <w:r w:rsidRPr="002D2A77">
        <w:t xml:space="preserve">adaptive skills </w:t>
      </w:r>
      <w:r w:rsidR="007424D9">
        <w:fldChar w:fldCharType="begin"/>
      </w:r>
      <w:r w:rsidR="007424D9">
        <w:instrText xml:space="preserve"> ADDIN ZOTERO_ITEM CSL_CITATION {"citationID":"zTbYvxn1","properties":{"formattedCitation":"(Zimmerman, 2013)","plainCitation":"(Zimmerman, 2013)","noteIndex":0},"citationItems":[{"id":147,"uris":["http://zotero.org/users/local/90rMeuHC/items/M77NWBI5"],"itemData":{"id":147,"type":"article-journal","container-title":"Health education &amp; behavior : the official publication of the Society for Public Health Education","DOI":"10.1177/1090198113493782","ISSN":"1090-1981","issue":"4","journalAbbreviation":"Health Educ Behav","note":"PMID: 23863911\nPMCID: PMC3966565","page":"381-383","source":"PubMed Central","title":"Resiliency Theory: A Strengths-Based Approach to Research and Practice for Adolescent Health","title-short":"Resiliency Theory","volume":"40","author":[{"family":"Zimmerman","given":"Marc A."}],"issued":{"date-parts":[["2013",8]]}}}],"schema":"https://github.com/citation-style-language/schema/raw/master/csl-citation.json"} </w:instrText>
      </w:r>
      <w:r w:rsidR="007424D9">
        <w:fldChar w:fldCharType="separate"/>
      </w:r>
      <w:r w:rsidR="007424D9" w:rsidRPr="007424D9">
        <w:rPr>
          <w:rFonts w:ascii="Aptos" w:hAnsi="Aptos"/>
        </w:rPr>
        <w:t>(Zimmerman, 2013)</w:t>
      </w:r>
      <w:r w:rsidR="007424D9">
        <w:fldChar w:fldCharType="end"/>
      </w:r>
      <w:r w:rsidR="007424D9">
        <w:t>.</w:t>
      </w:r>
    </w:p>
    <w:p w14:paraId="321E8CC1" w14:textId="7F196805" w:rsidR="00E528EC" w:rsidRPr="002C5E3E" w:rsidRDefault="00E528EC" w:rsidP="00E528EC">
      <w:r w:rsidRPr="002D2A77">
        <w:t xml:space="preserve">Emotional intelligence as a part of self-awareness is protective as well as social </w:t>
      </w:r>
      <w:r>
        <w:t>connecte</w:t>
      </w:r>
      <w:r w:rsidRPr="002D2A77">
        <w:t>dness</w:t>
      </w:r>
      <w:r>
        <w:t xml:space="preserve"> </w:t>
      </w:r>
      <w:r w:rsidR="007424D9">
        <w:fldChar w:fldCharType="begin"/>
      </w:r>
      <w:r w:rsidR="007424D9">
        <w:instrText xml:space="preserve"> ADDIN ZOTERO_ITEM CSL_CITATION {"citationID":"uBJnfA7c","properties":{"formattedCitation":"(Yi et al., 2020)","plainCitation":"(Yi et al., 2020)","noteIndex":0},"citationItems":[{"id":161,"uris":["http://zotero.org/users/local/90rMeuHC/items/4HWX3545"],"itemData":{"id":161,"type":"article-journal","abstract":"&lt;p&gt;Psychological resilience is consisted of social resources and protective factors for individuals against negative effects, and can influence the process of meta-cognition of individuals in response to emotion feelings. However, individuals with high or low resilience may produce various emotional experiences when facing the same events. According to an emotional input–output model, the different impacts of resilience on emotional experience may be caused during the process of receiving or disengaging stages. In order to address this problem, three experiments were conducted in the present study. The Experiment 1 was designed to explore whether the positive and negative emotions were associated with higher or lower levels of resilience. The aims of Experiments 2 and 3 were to test at which stages the different emotional experiences were caused by high or low resilience of individuals. The results showed that individuals with low resilience were more likely to feel more negative and less positive emotions, and resilience was significantly negatively associated with anxiety or depression. However, there was no difference in the stage of receiving emotional information between high and low resilient individuals, but differ on their ability of disengagement from emotional information, the individuals with high resilience disengaged from both positive and negative emotional information much faster. These findings were discussed in the context of different theories about the relationship between resilience and emotional experience.&lt;/p&gt;","container-title":"Frontiers in Psychology","DOI":"10.3389/fpsyg.2020.01993","ISSN":"1664-1078","journalAbbreviation":"Front. Psychol.","language":"English","note":"publisher: Frontiers","source":"Frontiers","title":"The Underlying Mechanisms of Psychological Resilience on Emotional Experience: Attention-Bias or Emotion Disengagement","title-short":"The Underlying Mechanisms of Psychological Resilience on Emotional Experience","URL":"https://www.frontiersin.org/journals/psychology/articles/10.3389/fpsyg.2020.01993/full","volume":"11","author":[{"family":"Yi","given":"Feng"},{"family":"Li","given":"Xiaofang"},{"family":"Song","given":"Xiaolei"},{"family":"Zhu","given":"Lei"}],"accessed":{"date-parts":[["2024",11,29]]},"issued":{"date-parts":[["2020",9,17]]}}}],"schema":"https://github.com/citation-style-language/schema/raw/master/csl-citation.json"} </w:instrText>
      </w:r>
      <w:r w:rsidR="007424D9">
        <w:fldChar w:fldCharType="separate"/>
      </w:r>
      <w:r w:rsidR="007424D9" w:rsidRPr="007424D9">
        <w:rPr>
          <w:rFonts w:ascii="Aptos" w:hAnsi="Aptos"/>
        </w:rPr>
        <w:t>(Yi et al., 2020)</w:t>
      </w:r>
      <w:r w:rsidR="007424D9">
        <w:fldChar w:fldCharType="end"/>
      </w:r>
      <w:r w:rsidRPr="002D2A77">
        <w:t xml:space="preserve">. On the environmental level, supportive relationships and family </w:t>
      </w:r>
      <w:r>
        <w:t xml:space="preserve">dynamics </w:t>
      </w:r>
      <w:r w:rsidRPr="002D2A77">
        <w:t xml:space="preserve">are identified as </w:t>
      </w:r>
      <w:r>
        <w:t xml:space="preserve">critical </w:t>
      </w:r>
      <w:r w:rsidRPr="002D2A77">
        <w:t>protective factors regarding emotional</w:t>
      </w:r>
      <w:r>
        <w:t xml:space="preserve"> challenges</w:t>
      </w:r>
      <w:r w:rsidR="007424D9">
        <w:t xml:space="preserve"> </w:t>
      </w:r>
      <w:r w:rsidR="007424D9">
        <w:fldChar w:fldCharType="begin"/>
      </w:r>
      <w:r w:rsidR="007424D9">
        <w:instrText xml:space="preserve"> ADDIN ZOTERO_ITEM CSL_CITATION {"citationID":"JCWTg6h4","properties":{"formattedCitation":"(Denckla et al., 2020)","plainCitation":"(Denckla et al., 2020)","noteIndex":0},"citationItems":[{"id":142,"uris":["http://zotero.org/users/local/90rMeuHC/items/L3GS3YPA"],"itemData":{"id":142,"type":"article-journal","abstract":"Background: The ability to resist adverse outcomes, or demonstrate resilience after exposure to trauma is a thriving field of study. Yet ongoing debate persists regarding definitions of resilience, generalizability of the extant literature, neurobiological correlates, and a consensus research agenda. Objectives: To address these pressing questions, Drs. Christy Denckla and Karestan Koenen (co-chairs) convened a multidisciplinary panel including Drs. Dante Cicchetti, Laura Kubzansky, Soraya Seedat, Martin Teicher, and David Williams at the 2019 annual meeting of the International Society for Traumatic Stress Studies (ISTSS). Questions included (1) how have definitions of resilience evolved, (2) what are the best approaches to capture the complexity of resilience processes, and (3) what are the most important areas for future research? Methods: The proceedings of this panel are summarized in this report, and prominent themes are synthesized and integrated. Results: While different definitions emerged, all shared a focus on conceptualizing resilience at multiple levels, from the biological to the social structural level, a focus on the dynamic nature of resilience, and a move away from conceptualizing resilience as only an individual trait. Critical areas for future research included 1) focused efforts to improve assessment that has international and cross-cultural validity, 2) developing within-study designs that employ more intensive phenotyping strategies, 3) examining outcomes across multiple levels and domains, and 4) integrating conceptualizations of resilience from the individual-level to the larger social context at the population health level. Conclusion: Increasingly sophisticated and nuanced conceptual frameworks, coupled with research leveraging advances in genetics, molecular biology, increased computational capacity, and larger, more diverse datasets suggest that the next decade of research could bring significant breakthroughs. • The field of psychological resilience is characterized by ongoing debate over definitions, generalizability, and a research agenda.•Evolving definitions share a focus on conceptualizing resilience at multiple levels, a focus on dynamic processes, and moving away from individual trait conceptualizations.• Future research recommendations include improving assessment cross-culturally, employing within-study designs, and examining outcomes at multiple levels and domains.","container-title":"European Journal of Psychotraumatology","DOI":"10.1080/20008198.2020.1822064","ISSN":"null","issue":"1","note":"publisher: Taylor &amp; Francis\n_eprint: https://doi.org/10.1080/20008198.2020.1822064","page":"1822064","source":"Taylor and Francis+NEJM","title":"Psychological resilience: an update on definitions, a critical appraisal, and research recommendations","title-short":"Psychological resilience","volume":"11","author":[{"family":"Denckla","given":"Christy A."},{"family":"Cicchetti","given":"Dante"},{"family":"Kubzansky","given":"Laura D."},{"family":"Seedat","given":"Soraya"},{"family":"Teicher","given":"Martin H."},{"family":"Williams","given":"David R."},{"family":"Koenen","given":"Karestan C."}],"issued":{"date-parts":[["2020",12,31]]}}}],"schema":"https://github.com/citation-style-language/schema/raw/master/csl-citation.json"} </w:instrText>
      </w:r>
      <w:r w:rsidR="007424D9">
        <w:fldChar w:fldCharType="separate"/>
      </w:r>
      <w:r w:rsidR="007424D9" w:rsidRPr="007424D9">
        <w:rPr>
          <w:rFonts w:ascii="Aptos" w:hAnsi="Aptos"/>
        </w:rPr>
        <w:t>(Denckla et al., 2020)</w:t>
      </w:r>
      <w:r w:rsidR="007424D9">
        <w:fldChar w:fldCharType="end"/>
      </w:r>
      <w:r w:rsidRPr="002D2A77">
        <w:t>. Besides, p</w:t>
      </w:r>
      <w:r>
        <w:t>ivotal</w:t>
      </w:r>
      <w:r w:rsidRPr="002D2A77">
        <w:t xml:space="preserve"> changes in one’s life are facilitated by milestones or ‘critical transitions’ being crucial incidences in one’s life. Based on</w:t>
      </w:r>
      <w:r w:rsidR="007424D9">
        <w:t xml:space="preserve"> </w:t>
      </w:r>
      <w:r w:rsidR="007424D9">
        <w:fldChar w:fldCharType="begin"/>
      </w:r>
      <w:r w:rsidR="005C63A8">
        <w:instrText xml:space="preserve"> ADDIN ZOTERO_ITEM CSL_CITATION {"citationID":"NvdqdRsi","properties":{"formattedCitation":"(MBA, 2019)","plainCitation":"(MBA, 2019)","dontUpdate":true,"noteIndex":0},"citationItems":[{"id":156,"uris":["http://zotero.org/users/local/90rMeuHC/items/YHJB27IP"],"itemData":{"id":156,"type":"webpage","abstract":"Resilience helps us bounce back from adversity, misfortune, or frustration.","container-title":"PositivePsychology.com","language":"en-US","title":"Resilience Theory: A Summary of the Research (+PDF)","title-short":"Resilience Theory","URL":"https://positivepsychology.com/resilience-theory/","author":[{"family":"MBA","given":"Catherine Moore","suffix":"Psychologist"}],"accessed":{"date-parts":[["2024",11,29]]},"issued":{"date-parts":[["2019",12,30]]}}}],"schema":"https://github.com/citation-style-language/schema/raw/master/csl-citation.json"} </w:instrText>
      </w:r>
      <w:r w:rsidR="007424D9">
        <w:fldChar w:fldCharType="separate"/>
      </w:r>
      <w:r w:rsidR="007424D9" w:rsidRPr="007424D9">
        <w:rPr>
          <w:rFonts w:ascii="Aptos" w:hAnsi="Aptos"/>
        </w:rPr>
        <w:t xml:space="preserve">MBA, </w:t>
      </w:r>
      <w:r w:rsidR="007424D9">
        <w:rPr>
          <w:rFonts w:ascii="Aptos" w:hAnsi="Aptos"/>
        </w:rPr>
        <w:t>(</w:t>
      </w:r>
      <w:r w:rsidR="007424D9" w:rsidRPr="007424D9">
        <w:rPr>
          <w:rFonts w:ascii="Aptos" w:hAnsi="Aptos"/>
        </w:rPr>
        <w:t>2019)</w:t>
      </w:r>
      <w:r w:rsidR="007424D9">
        <w:fldChar w:fldCharType="end"/>
      </w:r>
      <w:r w:rsidRPr="002D2A77">
        <w:t xml:space="preserve"> findings, it </w:t>
      </w:r>
      <w:r w:rsidRPr="002D2A77">
        <w:lastRenderedPageBreak/>
        <w:t xml:space="preserve">is evident that </w:t>
      </w:r>
      <w:r>
        <w:t xml:space="preserve">effectiveness </w:t>
      </w:r>
      <w:r w:rsidRPr="002D2A77">
        <w:t>of resilience</w:t>
      </w:r>
      <w:r>
        <w:t>-building interventions</w:t>
      </w:r>
      <w:r w:rsidRPr="002D2A77">
        <w:t xml:space="preserve"> should incorporate individual </w:t>
      </w:r>
      <w:r>
        <w:t xml:space="preserve">traits </w:t>
      </w:r>
      <w:r w:rsidRPr="002D2A77">
        <w:t>with other elements in the social – environment system to enhance performance of resilienc</w:t>
      </w:r>
      <w:r>
        <w:t>e in the long run</w:t>
      </w:r>
      <w:r w:rsidRPr="002D2A77">
        <w:t>.</w:t>
      </w:r>
    </w:p>
    <w:p w14:paraId="210C8BAB" w14:textId="7BF8AE50" w:rsidR="005529E1" w:rsidRDefault="005529E1" w:rsidP="005529E1">
      <w:pPr>
        <w:pStyle w:val="Heading3"/>
      </w:pPr>
      <w:r w:rsidRPr="005529E1">
        <w:t>The Role of Digital Media in Young Adults' Psychological Well-Being</w:t>
      </w:r>
    </w:p>
    <w:p w14:paraId="4D50FF15" w14:textId="2A2B0699" w:rsidR="00661EFC" w:rsidRPr="00661EFC" w:rsidRDefault="00661EFC" w:rsidP="00661EFC">
      <w:r w:rsidRPr="00661EFC">
        <w:t>Social media, internet and other web 2.0 technologies has a complex impact on mental health and resilience. Excessive social media is positively related to anxiety and depressive symptoms because users can only compare themselves to people and content that make them feel inferior</w:t>
      </w:r>
      <w:r w:rsidR="007424D9">
        <w:t xml:space="preserve"> </w:t>
      </w:r>
      <w:r w:rsidR="007424D9">
        <w:fldChar w:fldCharType="begin"/>
      </w:r>
      <w:r w:rsidR="007424D9">
        <w:instrText xml:space="preserve"> ADDIN ZOTERO_ITEM CSL_CITATION {"citationID":"GGq6Bsok","properties":{"formattedCitation":"(Harper, 2024; Lal, 2019)","plainCitation":"(Harper, 2024; Lal, 2019)","noteIndex":0},"citationItems":[{"id":183,"uris":["http://zotero.org/users/local/90rMeuHC/items/GHWF4CJS"],"itemData":{"id":183,"type":"webpage","abstract":"We know that having a strong social network contributes to positive mental health and wellbeing and social media and the internet have done so much to help overcome the barriers of time and distance. So how much is too much media consumption?","language":"en","title":"How Media Consumption Impacts Your Mental Health And Happiness | MyWellbeing","URL":"https://mywellbeing.com/therapy-101/how-media-affects-mental-health","author":[{"family":"Harper","given":"Caitlin"}],"accessed":{"date-parts":[["2024",11,29]]},"issued":{"date-parts":[["2024"]]}}},{"id":170,"uris":["http://zotero.org/users/local/90rMeuHC/items/4BG9LDGW"],"itemData":{"id":170,"type":"article-journal","abstract":"Digital media has become part of our nature and technologies like laptops and smartphones and social media all play an important role in our lives. But the overutilization of digital media and technology leads to social problems. We learn to become passive engagers. We watch someone else's profile but we don't engage and so we are losing the social connection. More the technology we consume, more we are susceptible to increased rates of depression. Electronic screens can also disrupt screen and lack of good sleep can result in a depressed mood, moodiness and irritability. It not only affects the hormones in our brains via blue light that comes off the screens but also hampers our social life directly or indirectly in such a way that we slowly and gradually we not only become lazy, but it also distresses our logical way of thinking and lose the will to do things which contributes in the society rather than give priority to the digital world. Spending too much time online like social websites, movies and TV series, web-surfing, etc. is also a psychological addiction like a substance addiction. It affects the impairment of various brain regions that those with drug dependence have. These brain regions control emotional processing, attention and decision making. Since, digital media provides immediate rewards with very little effort required, our brain begins to rewire itself making us desire these stimulations and we begin to crave more of this neurological excitement after each interaction which is likewise to a drug. The main aim of this paper is to make the readers aware of the impact of digital media on their mental health, how they can be identified and their possible solutions. The findings and limitations of the paper are also explained.","language":"en","source":"Zotero","title":"DIGITAL MEDIA AND MENTAL HEALTH","volume":"4","author":[{"family":"Lal","given":"Sushant Kumar"}],"issued":{"date-parts":[["2019"]]}}}],"schema":"https://github.com/citation-style-language/schema/raw/master/csl-citation.json"} </w:instrText>
      </w:r>
      <w:r w:rsidR="007424D9">
        <w:fldChar w:fldCharType="separate"/>
      </w:r>
      <w:r w:rsidR="007424D9" w:rsidRPr="007424D9">
        <w:rPr>
          <w:rFonts w:ascii="Aptos" w:hAnsi="Aptos"/>
        </w:rPr>
        <w:t>(Harper, 2024; Lal, 2019)</w:t>
      </w:r>
      <w:r w:rsidR="007424D9">
        <w:fldChar w:fldCharType="end"/>
      </w:r>
      <w:r w:rsidRPr="00661EFC">
        <w:t xml:space="preserve">. These problems are even worse for cyberbullying since it contributes to isolation and distress </w:t>
      </w:r>
      <w:r w:rsidR="007424D9">
        <w:fldChar w:fldCharType="begin"/>
      </w:r>
      <w:r w:rsidR="007424D9">
        <w:instrText xml:space="preserve"> ADDIN ZOTERO_ITEM CSL_CITATION {"citationID":"YeFTfopP","properties":{"formattedCitation":"(Coyne, 2024)","plainCitation":"(Coyne, 2024)","noteIndex":0},"citationItems":[{"id":181,"uris":["http://zotero.org/users/local/90rMeuHC/items/PPJCSAMG"],"itemData":{"id":181,"type":"webpage","title":"Here’s How Social Media Affects Your Mental Health | McLean Hospital","URL":"https://www.mcleanhospital.org/essential/it-or-not-social-medias-affecting-your-mental-health","author":[{"family":"Coyne","given":"Lisa"}],"accessed":{"date-parts":[["2024",11,29]]},"issued":{"date-parts":[["2024"]]}}}],"schema":"https://github.com/citation-style-language/schema/raw/master/csl-citation.json"} </w:instrText>
      </w:r>
      <w:r w:rsidR="007424D9">
        <w:fldChar w:fldCharType="separate"/>
      </w:r>
      <w:r w:rsidR="007424D9" w:rsidRPr="007424D9">
        <w:rPr>
          <w:rFonts w:ascii="Aptos" w:hAnsi="Aptos"/>
        </w:rPr>
        <w:t>(Coyne, 2024)</w:t>
      </w:r>
      <w:r w:rsidR="007424D9">
        <w:fldChar w:fldCharType="end"/>
      </w:r>
      <w:r w:rsidRPr="00661EFC">
        <w:t>. However, social media can also offer significant benefits. Online communities are important sources of support where people get to meet and resonate with other people that are going through similar ordeals such as the COVID-19 pandemic where social media was especially helpful in keeping up with relationships and decreasing prejudice</w:t>
      </w:r>
      <w:r w:rsidR="007424D9">
        <w:t xml:space="preserve"> </w:t>
      </w:r>
      <w:r w:rsidR="007424D9">
        <w:fldChar w:fldCharType="begin"/>
      </w:r>
      <w:r w:rsidR="007424D9">
        <w:instrText xml:space="preserve"> ADDIN ZOTERO_ITEM CSL_CITATION {"citationID":"2nT0Jw37","properties":{"formattedCitation":"(Zsila &amp; Reyes, 2023)","plainCitation":"(Zsila &amp; Reyes, 2023)","noteIndex":0},"citationItems":[{"id":171,"uris":["http://zotero.org/users/local/90rMeuHC/items/YS6VM9BY"],"itemData":{"id":171,"type":"article-journal","abstract":"The use of social media significantly impacts mental health. It can enhance connection, increase self-esteem, and improve a sense of belonging. But it can also lead to tremendous stress, pressure to compare oneself to others, and increased sadness and isolation. Mindful use is essential to social media consumption.","container-title":"BMC Psychology","DOI":"10.1186/s40359-023-01243-x","ISSN":"2050-7283","issue":"1","journalAbbreviation":"BMC Psychology","page":"201","source":"BioMed Central","title":"Pros &amp; cons: impacts of social media on mental health","title-short":"Pros &amp; cons","volume":"11","author":[{"family":"Zsila","given":"Ágnes"},{"family":"Reyes","given":"Marc Eric S."}],"issued":{"date-parts":[["2023",7,6]]}}}],"schema":"https://github.com/citation-style-language/schema/raw/master/csl-citation.json"} </w:instrText>
      </w:r>
      <w:r w:rsidR="007424D9">
        <w:fldChar w:fldCharType="separate"/>
      </w:r>
      <w:r w:rsidR="007424D9" w:rsidRPr="007424D9">
        <w:rPr>
          <w:rFonts w:ascii="Aptos" w:hAnsi="Aptos"/>
        </w:rPr>
        <w:t>(Zsila &amp; Reyes, 2023)</w:t>
      </w:r>
      <w:r w:rsidR="007424D9">
        <w:fldChar w:fldCharType="end"/>
      </w:r>
      <w:r w:rsidRPr="00661EFC">
        <w:t xml:space="preserve">. </w:t>
      </w:r>
    </w:p>
    <w:p w14:paraId="3756B966" w14:textId="7106E130" w:rsidR="00661EFC" w:rsidRPr="00661EFC" w:rsidRDefault="007424D9" w:rsidP="00661EFC">
      <w:r>
        <w:fldChar w:fldCharType="begin"/>
      </w:r>
      <w:r w:rsidR="005C63A8">
        <w:instrText xml:space="preserve"> ADDIN ZOTERO_ITEM CSL_CITATION {"citationID":"VJ6Dgtgh","properties":{"formattedCitation":"(Robinson &amp; Smith, 2020)","plainCitation":"(Robinson &amp; Smith, 2020)","dontUpdate":true,"noteIndex":0},"citationItems":[{"id":177,"uris":["http://zotero.org/users/local/90rMeuHC/items/6F7PAQZQ"],"itemData":{"id":177,"type":"webpage","abstract":"Excessive use of social media can fuel anxiety, depression, FOMO and other mental health issues. Here’s how to change your habits for the better.","language":"en-US","note":"section: Well-being &amp; Happiness","title":"Social Media and Mental Health: Social Media Addiction","title-short":"Social Media and Mental Health","URL":"https://www.helpguide.org/mental-health/wellbeing/social-media-and-mental-health","author":[{"family":"Robinson","given":"Lawrence"},{"family":"Smith","given":"Melinda"}],"accessed":{"date-parts":[["2024",11,29]]},"issued":{"date-parts":[["2020",1,16]]}}}],"schema":"https://github.com/citation-style-language/schema/raw/master/csl-citation.json"} </w:instrText>
      </w:r>
      <w:r>
        <w:fldChar w:fldCharType="separate"/>
      </w:r>
      <w:r w:rsidRPr="007424D9">
        <w:rPr>
          <w:rFonts w:ascii="Aptos" w:hAnsi="Aptos"/>
        </w:rPr>
        <w:t xml:space="preserve">Robinson &amp; Smith, </w:t>
      </w:r>
      <w:r>
        <w:rPr>
          <w:rFonts w:ascii="Aptos" w:hAnsi="Aptos"/>
        </w:rPr>
        <w:t>(</w:t>
      </w:r>
      <w:r w:rsidRPr="007424D9">
        <w:rPr>
          <w:rFonts w:ascii="Aptos" w:hAnsi="Aptos"/>
        </w:rPr>
        <w:t>2020)</w:t>
      </w:r>
      <w:r>
        <w:fldChar w:fldCharType="end"/>
      </w:r>
      <w:r>
        <w:t xml:space="preserve"> studies </w:t>
      </w:r>
      <w:r w:rsidR="00661EFC" w:rsidRPr="00661EFC">
        <w:t>has shown the fact that not mere frequency, but effective interactions are helpful; active involvement in supportive social networks promotes resilience while passive consumption can lead to a negative outcome</w:t>
      </w:r>
      <w:r>
        <w:t xml:space="preserve"> </w:t>
      </w:r>
      <w:r>
        <w:fldChar w:fldCharType="begin"/>
      </w:r>
      <w:r>
        <w:instrText xml:space="preserve"> ADDIN ZOTERO_ITEM CSL_CITATION {"citationID":"W8ng5wsH","properties":{"formattedCitation":"(Naslund et al., 2020)","plainCitation":"(Naslund et al., 2020)","noteIndex":0},"citationItems":[{"id":174,"uris":["http://zotero.org/users/local/90rMeuHC/items/HUI8W3Q4"],"itemData":{"id":174,"type":"article-journal","abstract":"Social media platforms are popular venues for sharing personal experiences, seeking information, and offering peer-to-peer support among individuals living with mental illness. With significant shortfalls in the availability, quality, and reach of evidence-based mental health services across the United States and globally, social media platforms may afford new opportunities to bridge this gap. However, caution is warranted, as numerous studies highlight risks of social media use for mental health. In this commentary, we consider the role of social media as a potentially viable intervention platform for offering support to persons with mental disorders, promoting engagement and retention in care, and enhancing existing mental health services. Specifically, we summarize current research on the use of social media among mental health service users, and early efforts using social media for the delivery of evidence-based programs. We also review the risks, potential harms, and necessary safety precautions with using social media for mental health. To conclude, we explore opportunities using data science and machine learning, for example by leveraging social media for detecting mental disorders and developing predictive models aimed at characterizing the aetiology and progression of mental disorders. These various efforts using social media, as summarized in this commentary, hold promise for improving the lives of individuals living with mental disorders.","container-title":"Journal of technology in behavioral science","DOI":"10.1007/s41347-020-00134-x","ISSN":"2366-5963","issue":"3","journalAbbreviation":"J Technol Behav Sci","note":"PMID: 33415185\nPMCID: PMC7785056","page":"245-257","source":"PubMed Central","title":"Social Media and Mental Health: Benefits, Risks, and Opportunities for Research and Practice","title-short":"Social Media and Mental Health","volume":"5","author":[{"family":"Naslund","given":"John A."},{"family":"Bondre","given":"Ameya"},{"family":"Torous","given":"John"},{"family":"Aschbrenner","given":"Kelly A."}],"issued":{"date-parts":[["2020",9]]}}}],"schema":"https://github.com/citation-style-language/schema/raw/master/csl-citation.json"} </w:instrText>
      </w:r>
      <w:r>
        <w:fldChar w:fldCharType="separate"/>
      </w:r>
      <w:r w:rsidRPr="007424D9">
        <w:rPr>
          <w:rFonts w:ascii="Aptos" w:hAnsi="Aptos"/>
        </w:rPr>
        <w:t>(Naslund et al., 2020)</w:t>
      </w:r>
      <w:r>
        <w:fldChar w:fldCharType="end"/>
      </w:r>
      <w:r>
        <w:t xml:space="preserve">. </w:t>
      </w:r>
      <w:r w:rsidR="00661EFC" w:rsidRPr="00661EFC">
        <w:t>This provides evidence to the effect that the impact of digital media is dual in terms of psychological well-being.</w:t>
      </w:r>
    </w:p>
    <w:p w14:paraId="77125076" w14:textId="749A9F3C" w:rsidR="005529E1" w:rsidRDefault="005529E1" w:rsidP="005529E1">
      <w:pPr>
        <w:pStyle w:val="Heading3"/>
      </w:pPr>
      <w:r w:rsidRPr="005529E1">
        <w:t>Self-Efficacy and Its Connection to Digital Media Exposure</w:t>
      </w:r>
    </w:p>
    <w:p w14:paraId="56A804BF" w14:textId="7F32A6D2" w:rsidR="00201408" w:rsidRPr="00201408" w:rsidRDefault="00201408" w:rsidP="00201408">
      <w:r w:rsidRPr="00201408">
        <w:t xml:space="preserve">Digital media has significant with positive and negative impact on young adults’ self-efficacy of young adults. Self-efficacy or the ability that an individual must get something done is important for motivation and development </w:t>
      </w:r>
      <w:r w:rsidR="007424D9">
        <w:fldChar w:fldCharType="begin"/>
      </w:r>
      <w:r w:rsidR="007424D9">
        <w:instrText xml:space="preserve"> ADDIN ZOTERO_ITEM CSL_CITATION {"citationID":"4YT5NunU","properties":{"formattedCitation":"(Trimble, 2020)","plainCitation":"(Trimble, 2020)","noteIndex":0},"citationItems":[{"id":193,"uris":["http://zotero.org/users/local/90rMeuHC/items/6MDDBV5T"],"itemData":{"id":193,"type":"article-journal","container-title":"Fall Student Research Symposium 2020","source":"COinS","title":"Effects of Social Media on Young Adults: Self Efficacy, Body Image and Connection with Others","title-short":"Effects of Social Media on Young Adults","URL":"https://digitalcommons.usu.edu/fsrs2020/94","author":[{"family":"Trimble","given":"Sabrina"}],"issued":{"date-parts":[["2020",12,10]]}}}],"schema":"https://github.com/citation-style-language/schema/raw/master/csl-citation.json"} </w:instrText>
      </w:r>
      <w:r w:rsidR="007424D9">
        <w:fldChar w:fldCharType="separate"/>
      </w:r>
      <w:r w:rsidR="007424D9" w:rsidRPr="007424D9">
        <w:rPr>
          <w:rFonts w:ascii="Aptos" w:hAnsi="Aptos"/>
        </w:rPr>
        <w:t>(Trimble, 2020)</w:t>
      </w:r>
      <w:r w:rsidR="007424D9">
        <w:fldChar w:fldCharType="end"/>
      </w:r>
      <w:r w:rsidRPr="00201408">
        <w:t>. Positive impact includes social support and learning skills through virtual communities and educational platforms enhances users’ self-confidence and sense of competency</w:t>
      </w:r>
      <w:r w:rsidR="007424D9">
        <w:t xml:space="preserve"> </w:t>
      </w:r>
      <w:r w:rsidR="007424D9">
        <w:fldChar w:fldCharType="begin"/>
      </w:r>
      <w:r w:rsidR="007424D9">
        <w:instrText xml:space="preserve"> ADDIN ZOTERO_ITEM CSL_CITATION {"citationID":"7wjgYUUZ","properties":{"formattedCitation":"(Jia et al., 2024)","plainCitation":"(Jia et al., 2024)","noteIndex":0},"citationItems":[{"id":190,"uris":["http://zotero.org/users/local/90rMeuHC/items/EVW4WVGK"],"itemData":{"id":190,"type":"article-journal","abstract":"Purpose\nThe integration of social media into all areas of society has become a typical phenomenon of the Internet era. This study’s core objective is to dissect the relationship between social media, self-efficacy and loneliness, especially emphasizing the mediating function of social support.\n\nPatients and Methods\nThe research data is derived from the pooled cross-sectional data combined from the four-period data of the China Family Panel Studies (CFPS). The study employs Ordinary Least Squares (OLS) regression as the basic research method, and utilizes Instrumental Variables (IV) and other methods to conduct robustness checks.\n\nResults\nSocial media usage frequency (SMUF) enhances self-efficacy and loneliness through social support. Social support promotes self-efficacy and alleviates users’ loneliness. In self-efficacy, social support plays a fully mediating role. Moreover, education (human capital) has a significant moderating effect. There are noticeable differences in the response of different characteristics groups to SMUF.\n\nConclusion\nThis study reveals how social media impacts self-efficacy and loneliness through social support. Based on the research results, avoiding prolonged usage of social media and improving digital literacy are the crucial means to exert the positive benefits of social media.","container-title":"Psychology Research and Behavior Management","DOI":"10.2147/PRBM.S449079","ISSN":"1179-1578","journalAbbreviation":"Psychol Res Behav Manag","note":"PMID: 38379636\nPMCID: PMC10876441","page":"593-612","source":"PubMed Central","title":"The Impact of Social Media on Users’ Self-Efficacy and Loneliness: An Analysis of the Mediating Mechanism of Social Support","title-short":"The Impact of Social Media on Users’ Self-Efficacy and Loneliness","volume":"17","author":[{"family":"Jia","given":"Wei"},{"family":"Liu","given":"Lei"},{"family":"Peng","given":"Gang"}],"issued":{"date-parts":[["2024",2,15]]}}}],"schema":"https://github.com/citation-style-language/schema/raw/master/csl-citation.json"} </w:instrText>
      </w:r>
      <w:r w:rsidR="007424D9">
        <w:fldChar w:fldCharType="separate"/>
      </w:r>
      <w:r w:rsidR="007424D9" w:rsidRPr="007424D9">
        <w:rPr>
          <w:rFonts w:ascii="Aptos" w:hAnsi="Aptos"/>
        </w:rPr>
        <w:t>(Jia et al., 2024)</w:t>
      </w:r>
      <w:r w:rsidR="007424D9">
        <w:fldChar w:fldCharType="end"/>
      </w:r>
      <w:r w:rsidRPr="00201408">
        <w:t xml:space="preserve">. </w:t>
      </w:r>
    </w:p>
    <w:p w14:paraId="06CB00B6" w14:textId="04EBAA8F" w:rsidR="00201408" w:rsidRPr="00201408" w:rsidRDefault="00201408" w:rsidP="00201408">
      <w:r w:rsidRPr="00201408">
        <w:t xml:space="preserve">Simultaneously, digital media can have negative effects on learners’ stress and self- efficacy, particularly on self- comparison on platforms like Instagram and Facebook, causing inadequacy and low self-esteem </w:t>
      </w:r>
      <w:r w:rsidR="007424D9">
        <w:fldChar w:fldCharType="begin"/>
      </w:r>
      <w:r w:rsidR="007424D9">
        <w:instrText xml:space="preserve"> ADDIN ZOTERO_ITEM CSL_CITATION {"citationID":"nOynqBGa","properties":{"formattedCitation":"(Taba et al., 2022; Twenge &amp; Martin, 2020)","plainCitation":"(Taba et al., 2022; Twenge &amp; Martin, 2020)","noteIndex":0},"citationItems":[{"id":188,"uris":["http://zotero.org/users/local/90rMeuHC/items/IP7WDCCQ"],"itemData":{"id":188,"type":"article-journal","abstract":"The internet and social media are increasingly popular sources of health information for adolescents. Using online health information requires digital health literacy, consisting of literacy, analytical skills and personal capabilities such as self-efficacy. Appraising trustworthiness and relevance of online health information requires critical health literacy to discriminate between sources, critically analyse meaning and relevance, and use information for personal health. Adolescents with poor digital health literacy risk using misinformation, with potential negative health outcomes. We aimed to understand adolescents’ contemporary digital health literacy and compared self-efficacy with capability.","container-title":"BMC Public Health","DOI":"10.1186/s12889-022-13599-7","ISSN":"1471-2458","issue":"1","journalAbbreviation":"BMC Public Health","page":"1223","source":"BioMed Central","title":"Adolescents’ self-efficacy and digital health literacy: a cross-sectional mixed methods study","title-short":"Adolescents’ self-efficacy and digital health literacy","volume":"22","author":[{"family":"Taba","given":"Melody"},{"family":"Allen","given":"Tiffany B."},{"family":"Caldwell","given":"Patrina H.Y."},{"family":"Skinner","given":"S. Rachel"},{"family":"Kang","given":"Melissa"},{"family":"McCaffery","given":"Kirsten"},{"family":"Scott","given":"Karen M."}],"issued":{"date-parts":[["2022",6,20]]}}},{"id":133,"uris":["http://zotero.org/users/local/90rMeuHC/items/CG85Z9MJ"],"itemData":{"id":133,"type":"article-journal","abstract":"Introduction\nAdolescents spend an increasing amount of time using digital media, but gender differences in their use and in associations with psychological well-being are unclear.\nMethod\nWe drew from three large, representative surveys of 13- to 18-year-old adolescents in the U.S. and UK (total N = 221,096) examining digital media use in hours per day and several measures of psychological well-being separately in each of the three datasets.\nResults\nAdolescent girls spent more time on smartphones, social media, texting, general computer use, and online, and boys spent more time gaming and on electronic devices in general. Associations between moderate or heavy digital media use and low psychological well-being/mental health issues were generally larger for girls than for boys. Light users of digital media were slightly higher in well-being than non-users, with larger differences among boys. Among both genders, heavy users of digital media were often twice as likely as low users to be low in well-being or have mental health issues, including risk factors for suicide.\nConclusions\nAssociations between heavy digital media use and low psychological well-being are larger for adolescent girls than boys.","container-title":"Journal of Adolescence","DOI":"10.1016/j.adolescence.2019.12.018","ISSN":"0140-1971","journalAbbreviation":"Journal of Adolescence","page":"91-102","source":"ScienceDirect","title":"Gender differences in associations between digital media use and psychological well-being: Evidence from three large datasets","title-short":"Gender differences in associations between digital media use and psychological well-being","volume":"79","author":[{"family":"Twenge","given":"Jean M."},{"family":"Martin","given":"Gabrielle N."}],"issued":{"date-parts":[["2020",2,1]]}}}],"schema":"https://github.com/citation-style-language/schema/raw/master/csl-citation.json"} </w:instrText>
      </w:r>
      <w:r w:rsidR="007424D9">
        <w:fldChar w:fldCharType="separate"/>
      </w:r>
      <w:r w:rsidR="007424D9" w:rsidRPr="007424D9">
        <w:rPr>
          <w:rFonts w:ascii="Aptos" w:hAnsi="Aptos"/>
        </w:rPr>
        <w:t>(Taba et al., 2022; Twenge &amp; Martin, 2020)</w:t>
      </w:r>
      <w:r w:rsidR="007424D9">
        <w:fldChar w:fldCharType="end"/>
      </w:r>
      <w:r w:rsidR="007424D9">
        <w:t xml:space="preserve">. </w:t>
      </w:r>
      <w:r w:rsidRPr="00201408">
        <w:t>Moreover, like cyberbullying, other negative experiences reduce self-efficacy and reinforce seclusion</w:t>
      </w:r>
      <w:r w:rsidR="007424D9">
        <w:t xml:space="preserve"> </w:t>
      </w:r>
      <w:r w:rsidR="007424D9">
        <w:fldChar w:fldCharType="begin"/>
      </w:r>
      <w:r w:rsidR="007424D9">
        <w:instrText xml:space="preserve"> ADDIN ZOTERO_ITEM CSL_CITATION {"citationID":"P0QRdUGO","properties":{"formattedCitation":"(Lal, 2019)","plainCitation":"(Lal, 2019)","noteIndex":0},"citationItems":[{"id":170,"uris":["http://zotero.org/users/local/90rMeuHC/items/4BG9LDGW"],"itemData":{"id":170,"type":"article-journal","abstract":"Digital media has become part of our nature and technologies like laptops and smartphones and social media all play an important role in our lives. But the overutilization of digital media and technology leads to social problems. We learn to become passive engagers. We watch someone else's profile but we don't engage and so we are losing the social connection. More the technology we consume, more we are susceptible to increased rates of depression. Electronic screens can also disrupt screen and lack of good sleep can result in a depressed mood, moodiness and irritability. It not only affects the hormones in our brains via blue light that comes off the screens but also hampers our social life directly or indirectly in such a way that we slowly and gradually we not only become lazy, but it also distresses our logical way of thinking and lose the will to do things which contributes in the society rather than give priority to the digital world. Spending too much time online like social websites, movies and TV series, web-surfing, etc. is also a psychological addiction like a substance addiction. It affects the impairment of various brain regions that those with drug dependence have. These brain regions control emotional processing, attention and decision making. Since, digital media provides immediate rewards with very little effort required, our brain begins to rewire itself making us desire these stimulations and we begin to crave more of this neurological excitement after each interaction which is likewise to a drug. The main aim of this paper is to make the readers aware of the impact of digital media on their mental health, how they can be identified and their possible solutions. The findings and limitations of the paper are also explained.","language":"en","source":"Zotero","title":"DIGITAL MEDIA AND MENTAL HEALTH","volume":"4","author":[{"family":"Lal","given":"Sushant Kumar"}],"issued":{"date-parts":[["2019"]]}}}],"schema":"https://github.com/citation-style-language/schema/raw/master/csl-citation.json"} </w:instrText>
      </w:r>
      <w:r w:rsidR="007424D9">
        <w:fldChar w:fldCharType="separate"/>
      </w:r>
      <w:r w:rsidR="007424D9" w:rsidRPr="007424D9">
        <w:rPr>
          <w:rFonts w:ascii="Aptos" w:hAnsi="Aptos"/>
        </w:rPr>
        <w:t>(Lal, 2019)</w:t>
      </w:r>
      <w:r w:rsidR="007424D9">
        <w:fldChar w:fldCharType="end"/>
      </w:r>
      <w:r w:rsidRPr="00201408">
        <w:t xml:space="preserve">. It is the type of learned interaction process – active or passive – that </w:t>
      </w:r>
      <w:r w:rsidRPr="00201408">
        <w:lastRenderedPageBreak/>
        <w:t>determines the impact; active participation support empowerment, while passive one’s cause anxiety and disconnection</w:t>
      </w:r>
      <w:r w:rsidR="007424D9">
        <w:t xml:space="preserve"> </w:t>
      </w:r>
      <w:r w:rsidR="007424D9">
        <w:fldChar w:fldCharType="begin"/>
      </w:r>
      <w:r w:rsidR="007424D9">
        <w:instrText xml:space="preserve"> ADDIN ZOTERO_ITEM CSL_CITATION {"citationID":"zhIoOnry","properties":{"formattedCitation":"(Bonsaksen et al., 2023; Trimble, 2020)","plainCitation":"(Bonsaksen et al., 2023; Trimble, 2020)","noteIndex":0},"citationItems":[{"id":185,"uris":["http://zotero.org/users/local/90rMeuHC/items/8TE83ZU7"],"itemData":{"id":185,"type":"article-journal","abstract":"Social media are an integral part of adolescents' daily lives, and reviews have suggested an overall small association between more social media use and mental health problems. However, researchers have commonly investigated social media use in a time use perspective, rendering nuances in adolescents' social media experience less well explored. Thus, studies of relationships between social media use and mental health problems need also examine the nature of the events taking place on social media. This study aimed to examine depressive symptoms in adolescents in relationship to time spent on social media, negative social media-related experiences, and general self-efficacy. Data collected in a national survey, Ungdata 2021 (n = 139,841), was used. Multivariate linear regression analyses showed that time spent on social media was associated with depressive symptoms (β = 0.09, p &lt; 0.001). However, negative social media-related experiences were more strongly associated with depressive symptoms (β ranging 0.09–0.22, all p &lt; 0.001), and their inclusion weakened the initial association between time on social media and depressive symptoms. General self-efficacy was directly associated with lower symptom levels (β = −0.29, p &lt; 0.001) but did not change the associations between social media use and depressive symptoms. The findings imply that not only time spent on social media, but in particular negative social media-related experiences, are related to depressive symptoms in Norwegian adolescents. General self-efficacy is an important resource for adolescents' mental health.","container-title":"Frontiers in Public Health","DOI":"10.3389/fpubh.2022.1037375","ISSN":"2296-2565","journalAbbreviation":"Front Public Health","note":"PMID: 36684882\nPMCID: PMC9853181","page":"1037375","source":"PubMed Central","title":"Negative social media-related experiences and lower general self-efficacy are associated with depressive symptoms in adolescents","volume":"10","author":[{"family":"Bonsaksen","given":"Tore"},{"family":"Steigen","given":"Anne Mari"},{"family":"Stea","given":"Tonje Holte"},{"family":"Kleppang","given":"Annette Løvheim"},{"family":"Lien","given":"Lars"},{"family":"Leonhardt","given":"Marja"}],"issued":{"date-parts":[["2023",1,6]]}}},{"id":193,"uris":["http://zotero.org/users/local/90rMeuHC/items/6MDDBV5T"],"itemData":{"id":193,"type":"article-journal","container-title":"Fall Student Research Symposium 2020","source":"COinS","title":"Effects of Social Media on Young Adults: Self Efficacy, Body Image and Connection with Others","title-short":"Effects of Social Media on Young Adults","URL":"https://digitalcommons.usu.edu/fsrs2020/94","author":[{"family":"Trimble","given":"Sabrina"}],"issued":{"date-parts":[["2020",12,10]]}}}],"schema":"https://github.com/citation-style-language/schema/raw/master/csl-citation.json"} </w:instrText>
      </w:r>
      <w:r w:rsidR="007424D9">
        <w:fldChar w:fldCharType="separate"/>
      </w:r>
      <w:r w:rsidR="007424D9" w:rsidRPr="007424D9">
        <w:rPr>
          <w:rFonts w:ascii="Aptos" w:hAnsi="Aptos"/>
        </w:rPr>
        <w:t>(Bonsaksen et al., 2023; Trimble, 2020)</w:t>
      </w:r>
      <w:r w:rsidR="007424D9">
        <w:fldChar w:fldCharType="end"/>
      </w:r>
      <w:r w:rsidRPr="00201408">
        <w:t>.</w:t>
      </w:r>
    </w:p>
    <w:p w14:paraId="4B58CEE6" w14:textId="569A5B73" w:rsidR="005529E1" w:rsidRPr="005529E1" w:rsidRDefault="005529E1" w:rsidP="005529E1">
      <w:pPr>
        <w:pStyle w:val="Heading3"/>
      </w:pPr>
      <w:r w:rsidRPr="005529E1">
        <w:t>Social Support and Coping Strategies in the Digital Era</w:t>
      </w:r>
    </w:p>
    <w:p w14:paraId="723A6BB8" w14:textId="3054FCFC" w:rsidR="00000D23" w:rsidRPr="00000D23" w:rsidRDefault="00000D23" w:rsidP="00000D23">
      <w:r w:rsidRPr="00000D23">
        <w:t xml:space="preserve">Social media and online communities; significantly impact social support and coping mechanisms; especially mental health. These social media platforms come with a unique opportunity to get in touch with like-minded people and loneliness </w:t>
      </w:r>
      <w:r w:rsidR="009E3AB6">
        <w:fldChar w:fldCharType="begin"/>
      </w:r>
      <w:r w:rsidR="009E3AB6">
        <w:instrText xml:space="preserve"> ADDIN ZOTERO_ITEM CSL_CITATION {"citationID":"awMT3LuI","properties":{"formattedCitation":"(Naslund et al., 2020)","plainCitation":"(Naslund et al., 2020)","noteIndex":0},"citationItems":[{"id":174,"uris":["http://zotero.org/users/local/90rMeuHC/items/HUI8W3Q4"],"itemData":{"id":174,"type":"article-journal","abstract":"Social media platforms are popular venues for sharing personal experiences, seeking information, and offering peer-to-peer support among individuals living with mental illness. With significant shortfalls in the availability, quality, and reach of evidence-based mental health services across the United States and globally, social media platforms may afford new opportunities to bridge this gap. However, caution is warranted, as numerous studies highlight risks of social media use for mental health. In this commentary, we consider the role of social media as a potentially viable intervention platform for offering support to persons with mental disorders, promoting engagement and retention in care, and enhancing existing mental health services. Specifically, we summarize current research on the use of social media among mental health service users, and early efforts using social media for the delivery of evidence-based programs. We also review the risks, potential harms, and necessary safety precautions with using social media for mental health. To conclude, we explore opportunities using data science and machine learning, for example by leveraging social media for detecting mental disorders and developing predictive models aimed at characterizing the aetiology and progression of mental disorders. These various efforts using social media, as summarized in this commentary, hold promise for improving the lives of individuals living with mental disorders.","container-title":"Journal of technology in behavioral science","DOI":"10.1007/s41347-020-00134-x","ISSN":"2366-5963","issue":"3","journalAbbreviation":"J Technol Behav Sci","note":"PMID: 33415185\nPMCID: PMC7785056","page":"245-257","source":"PubMed Central","title":"Social Media and Mental Health: Benefits, Risks, and Opportunities for Research and Practice","title-short":"Social Media and Mental Health","volume":"5","author":[{"family":"Naslund","given":"John A."},{"family":"Bondre","given":"Ameya"},{"family":"Torous","given":"John"},{"family":"Aschbrenner","given":"Kelly A."}],"issued":{"date-parts":[["2020",9]]}}}],"schema":"https://github.com/citation-style-language/schema/raw/master/csl-citation.json"} </w:instrText>
      </w:r>
      <w:r w:rsidR="009E3AB6">
        <w:fldChar w:fldCharType="separate"/>
      </w:r>
      <w:r w:rsidR="009E3AB6" w:rsidRPr="009E3AB6">
        <w:rPr>
          <w:rFonts w:ascii="Aptos" w:hAnsi="Aptos"/>
        </w:rPr>
        <w:t>(Naslund et al., 2020)</w:t>
      </w:r>
      <w:r w:rsidR="009E3AB6">
        <w:fldChar w:fldCharType="end"/>
      </w:r>
      <w:r w:rsidRPr="00000D23">
        <w:t>. Engagement in online health communities improves the perceived social support and life satisfaction of individuals, with special benefits for mental health consumers</w:t>
      </w:r>
      <w:r w:rsidR="009E3AB6">
        <w:t xml:space="preserve"> </w:t>
      </w:r>
      <w:r w:rsidR="009E3AB6">
        <w:fldChar w:fldCharType="begin"/>
      </w:r>
      <w:r w:rsidR="009E3AB6">
        <w:instrText xml:space="preserve"> ADDIN ZOTERO_ITEM CSL_CITATION {"citationID":"exNcP54k","properties":{"formattedCitation":"(Rayland &amp; Andrews, 2023)","plainCitation":"(Rayland &amp; Andrews, 2023)","noteIndex":0},"citationItems":[{"id":202,"uris":["http://zotero.org/users/local/90rMeuHC/items/5F2IG6DB"],"itemData":{"id":202,"type":"article-journal","abstract":"An increasing number of psychological interventions are shifting to online modes of delivery. One such intervention is peer-to-peer support, which in this context may provide internet users living with mental health disorders an opportunity to connect with and support others living with similar conditions. This paper presents a call for further research into how platforms such as Facebook could be used as channels for peer support and the mechanisms that may underlie their effectiveness. We discuss the background of peer support, how it has transitioned online, and consider theories and models that may have relevance. We also consider the importance of moderation within online peer support and the development of specific social network–based online interventions. We conclude that for social network sites to be used as peer-to-peer support interventions, more research is needed to understand their effectiveness, the role of moderation in these communities, and the mechanisms that produce the benefits experienced by users.","container-title":"JMIR Mental Health","DOI":"10.2196/41855","ISSN":"2368-7959","journalAbbreviation":"JMIR Ment Health","note":"PMID: 36853738\nPMCID: PMC10015351","page":"e41855","source":"PubMed Central","title":"From Social Network to Peer Support Network: Opportunities to Explore Mechanisms of Online Peer Support for Mental Health","title-short":"From Social Network to Peer Support Network","volume":"10","author":[{"family":"Rayland","given":"Amy"},{"family":"Andrews","given":"Jacob"}],"issued":{"date-parts":[["2023",2,28]]}}}],"schema":"https://github.com/citation-style-language/schema/raw/master/csl-citation.json"} </w:instrText>
      </w:r>
      <w:r w:rsidR="009E3AB6">
        <w:fldChar w:fldCharType="separate"/>
      </w:r>
      <w:r w:rsidR="009E3AB6" w:rsidRPr="009E3AB6">
        <w:rPr>
          <w:rFonts w:ascii="Aptos" w:hAnsi="Aptos"/>
        </w:rPr>
        <w:t>(Rayland &amp; Andrews, 2023)</w:t>
      </w:r>
      <w:r w:rsidR="009E3AB6">
        <w:fldChar w:fldCharType="end"/>
      </w:r>
      <w:r w:rsidRPr="00000D23">
        <w:t>. This is because; confidentiality enhances frankness, helping reduce stigma, and  encourages them to seeking help</w:t>
      </w:r>
      <w:r w:rsidR="009E3AB6">
        <w:t xml:space="preserve"> </w:t>
      </w:r>
      <w:r w:rsidR="009E3AB6">
        <w:fldChar w:fldCharType="begin"/>
      </w:r>
      <w:r w:rsidR="009E3AB6">
        <w:instrText xml:space="preserve"> ADDIN ZOTERO_ITEM CSL_CITATION {"citationID":"FrAOoLAb","properties":{"formattedCitation":"(Mehta &amp; Atreja, 2015)","plainCitation":"(Mehta &amp; Atreja, 2015)","noteIndex":0},"citationItems":[{"id":218,"uris":["http://zotero.org/users/local/90rMeuHC/items/L3SSJYZ9"],"itemData":{"id":218,"type":"article-journal","abstract":"Peer support groups have a long history and have been shown to improve health outcomes. With the increasing familiarity with online social networks like Facebook and ubiquitous access to the Internet, online social support networks are becoming popular. While studies have shown the benefit of these networks in providing emotional support or meeting informational needs, robust data on improving outcomes such as a decrease in health services utilization or reduction in adverse outcomes is lacking. These networks also pose unique challenges in the areas of patient privacy, funding models, quality of content, and research agendas. Addressing these concerns while creating patient-centred, patient-powered online support networks will help leverage these platforms to complement traditional healthcare delivery models in the current environment of value-based care.","container-title":"International Review of Psychiatry (Abingdon, England)","DOI":"10.3109/09540261.2015.1015504","ISSN":"1369-1627","issue":"2","journalAbbreviation":"Int Rev Psychiatry","language":"eng","note":"PMID: 25800079","page":"118-123","source":"PubMed","title":"Online social support networks","volume":"27","author":[{"family":"Mehta","given":"Neil"},{"family":"Atreja","given":"Ashish"}],"issued":{"date-parts":[["2015",4]]}}}],"schema":"https://github.com/citation-style-language/schema/raw/master/csl-citation.json"} </w:instrText>
      </w:r>
      <w:r w:rsidR="009E3AB6">
        <w:fldChar w:fldCharType="separate"/>
      </w:r>
      <w:r w:rsidR="009E3AB6" w:rsidRPr="009E3AB6">
        <w:rPr>
          <w:rFonts w:ascii="Aptos" w:hAnsi="Aptos"/>
        </w:rPr>
        <w:t>(Mehta &amp; Atreja, 2015)</w:t>
      </w:r>
      <w:r w:rsidR="009E3AB6">
        <w:fldChar w:fldCharType="end"/>
      </w:r>
      <w:r w:rsidRPr="00000D23">
        <w:t xml:space="preserve">. </w:t>
      </w:r>
    </w:p>
    <w:p w14:paraId="46437425" w14:textId="39F3FD7A" w:rsidR="00000D23" w:rsidRPr="00000D23" w:rsidRDefault="00000D23" w:rsidP="00000D23">
      <w:r w:rsidRPr="00000D23">
        <w:t>People seeking and receiving support in online communities may find this support especially important when facing adversity because it may be good for their mental health and can also provide information on how to solve specific</w:t>
      </w:r>
      <w:r w:rsidR="009E3AB6">
        <w:t xml:space="preserve"> </w:t>
      </w:r>
      <w:r w:rsidR="009E3AB6">
        <w:fldChar w:fldCharType="begin"/>
      </w:r>
      <w:r w:rsidR="009E3AB6">
        <w:instrText xml:space="preserve"> ADDIN ZOTERO_ITEM CSL_CITATION {"citationID":"Who82ShB","properties":{"formattedCitation":"(Consensus, 2024; Lu et al., 2021)","plainCitation":"(Consensus, 2024; Lu et al., 2021)","noteIndex":0},"citationItems":[{"id":200,"uris":["http://zotero.org/users/local/90rMeuHC/items/YUFKFGE7"],"itemData":{"id":200,"type":"webpage","abstract":"These studies suggest that online social networks enhance community building and social support by increasing perceived social support, life satisfaction, social capital, and well-being, though face-to-face communication remains crucial for optimal health.","title":"What Is The Impact Of Online Social Networks On Community Building And Social Support? - Consensus Academic Search Engine","title-short":"What Is The Impact Of Online Social Networks On Community Building And Social Support?","URL":"https://consensus.app/questions/what-impact-online-social-networks-community-building/","author":[{"family":"Consensus","given":""}],"accessed":{"date-parts":[["2024",11,29]]},"issued":{"date-parts":[["2024"]]}}},{"id":208,"uris":["http://zotero.org/users/local/90rMeuHC/items/CYDDHN45"],"itemData":{"id":208,"type":"article-journal","abstract":"Background: In recent years, people with mental health problems are increasingly using online social networks to receive social support. For example, in online depression communities, patients can share their experiences, exchange valuable information, and receive emotional support to help them cope with their disease. Therefore, it is critical to understand how patients with depression develop online social support networks to exchange informational and emotional support.\nObjective: Our aim in this study was to investigate which user attributes have significant effects on the formation of informational and emotional support networks in online depression communities and to further examine whether there is an association between the two social networks.\nMethods: We used social network theory and constructed exponential random graph models to help understand the informational and emotional support networks in online depression communities. A total of 74,986 original posts were retrieved from 1077 members in an online depression community in China from April 2003 to September 2017 and the available data were extracted. An informational support network of 1077 participant nodes and 6557 arcs and an emotional support network of 1077 participant nodes and 6430 arcs were constructed to examine the endogenous (purely structural) effects and exogenous (actor-relation) effects on each support network separately, as well as the cross-network effects between the two networks.\nResults: We found significant effects of two important structural features, reciprocity and transitivity, on the formation of both the informational support network (r=3.6247, P&amp;lt;.001, and r=1.6232, P&amp;lt;.001, respectively) and the emotional support network (r=4.4111, P&amp;lt;.001, and r=0.0177, P&amp;lt;.001, respectively). The results also showed significant effects of some individual factors on the formation of the two networks. No significant effects of homophily were found for gender (r=0.0783, P=.20, and r=0.1122, P=.25, respectively) in the informational or emotional support networks. There was no tendency for users who had great influence (r=0.3253, P=.05) or wrote more posts (r=0.3896, P=.07) or newcomers (r=–0.0452, P=.66) to form informational support ties more easily. However, users who spent more time online (r=0.6680, P&amp;lt;.001) or provided more replies to other posts (r=0.5026, P&amp;lt;.001) were more likely to form informational support ties. Users who had a big influence (r=0.8325, P&amp;lt;.001), spent more time online (r=0.5839, P&amp;lt;.001), wrote more posts (r=2.4025, P&amp;lt;.001), or provided more replies to other posts (r=0.2259, P&amp;lt;.001) were more likely to form emotional support ties, and newcomers (r=–0.4224, P&amp;lt;.001) were less likely than old-timers to receive emotional support. In addition, we found that there was a significant entrainment effect (r=0.7834, P&amp;lt;.001) and a nonsignificant exchange effect (r=–0.2757, P=.32) between the two networks.\nConclusions: This study makes several important theoretical contributions to the research on online depression communities and has important practical implications for the managers of online depression communities and the users involved in these communities.","container-title":"JMIR Medical Informatics","DOI":"10.2196/24618","issue":"1","language":"EN","license":"This is an open-access article distributed under the terms of the Creative Commons Attribution License (https://creativecommons.org/licenses/by/4.0/), which permits unrestricted use, distribution, and reproduction in any medium, provided the original work, first published JMIR Medical Informatics, is properly cited. The complete bibliographic information, a link to the original publication on https://medinform.jmir.org/, as well as this copyright and license information must be included.","note":"Company: JMIR Medical Informatics\nDistributor: JMIR Medical Informatics\nInstitution: JMIR Medical Informatics\nLabel: JMIR Medical Informatics\npublisher: JMIR Publications Inc., Toronto, Canada","page":"e24618","source":"medinform.jmir.org","title":"Development of Social Support Networks by Patients With Depression Through Online Health Communities: Social Network Analysis","title-short":"Development of Social Support Networks by Patients With Depression Through Online Health Communities","volume":"9","author":[{"family":"Lu","given":"Yingjie"},{"family":"Luo","given":"Shuwen"},{"family":"Liu","given":"Xuan"}],"issued":{"date-parts":[["2021",1,7]]}}}],"schema":"https://github.com/citation-style-language/schema/raw/master/csl-citation.json"} </w:instrText>
      </w:r>
      <w:r w:rsidR="009E3AB6">
        <w:fldChar w:fldCharType="separate"/>
      </w:r>
      <w:r w:rsidR="009E3AB6" w:rsidRPr="009E3AB6">
        <w:rPr>
          <w:rFonts w:ascii="Aptos" w:hAnsi="Aptos"/>
        </w:rPr>
        <w:t>(Consensus, 2024; Lu et al., 2021)</w:t>
      </w:r>
      <w:r w:rsidR="009E3AB6">
        <w:fldChar w:fldCharType="end"/>
      </w:r>
      <w:r w:rsidRPr="00000D23">
        <w:t xml:space="preserve"> </w:t>
      </w:r>
      <w:r w:rsidR="009E3AB6">
        <w:t>.</w:t>
      </w:r>
      <w:r w:rsidRPr="00000D23">
        <w:t xml:space="preserve">However, these networks’ functionality depends on the nature and quality of the interactions, as </w:t>
      </w:r>
      <w:r w:rsidR="008F3AD1" w:rsidRPr="00000D23">
        <w:t>negativ</w:t>
      </w:r>
      <w:r w:rsidR="008F3AD1">
        <w:t>e</w:t>
      </w:r>
      <w:r w:rsidR="008F3AD1" w:rsidRPr="00000D23">
        <w:t>s</w:t>
      </w:r>
      <w:r w:rsidRPr="00000D23">
        <w:t xml:space="preserve"> or superficial exchanges can diminish their value</w:t>
      </w:r>
      <w:r w:rsidR="009E3AB6">
        <w:t xml:space="preserve"> </w:t>
      </w:r>
      <w:r w:rsidR="009E3AB6">
        <w:fldChar w:fldCharType="begin"/>
      </w:r>
      <w:r w:rsidR="009E3AB6">
        <w:instrText xml:space="preserve"> ADDIN ZOTERO_ITEM CSL_CITATION {"citationID":"uvYHW8kb","properties":{"formattedCitation":"(Mehta &amp; Atreja, 2015)","plainCitation":"(Mehta &amp; Atreja, 2015)","noteIndex":0},"citationItems":[{"id":218,"uris":["http://zotero.org/users/local/90rMeuHC/items/L3SSJYZ9"],"itemData":{"id":218,"type":"article-journal","abstract":"Peer support groups have a long history and have been shown to improve health outcomes. With the increasing familiarity with online social networks like Facebook and ubiquitous access to the Internet, online social support networks are becoming popular. While studies have shown the benefit of these networks in providing emotional support or meeting informational needs, robust data on improving outcomes such as a decrease in health services utilization or reduction in adverse outcomes is lacking. These networks also pose unique challenges in the areas of patient privacy, funding models, quality of content, and research agendas. Addressing these concerns while creating patient-centred, patient-powered online support networks will help leverage these platforms to complement traditional healthcare delivery models in the current environment of value-based care.","container-title":"International Review of Psychiatry (Abingdon, England)","DOI":"10.3109/09540261.2015.1015504","ISSN":"1369-1627","issue":"2","journalAbbreviation":"Int Rev Psychiatry","language":"eng","note":"PMID: 25800079","page":"118-123","source":"PubMed","title":"Online social support networks","volume":"27","author":[{"family":"Mehta","given":"Neil"},{"family":"Atreja","given":"Ashish"}],"issued":{"date-parts":[["2015",4]]}}}],"schema":"https://github.com/citation-style-language/schema/raw/master/csl-citation.json"} </w:instrText>
      </w:r>
      <w:r w:rsidR="009E3AB6">
        <w:fldChar w:fldCharType="separate"/>
      </w:r>
      <w:r w:rsidR="009E3AB6" w:rsidRPr="009E3AB6">
        <w:rPr>
          <w:rFonts w:ascii="Aptos" w:hAnsi="Aptos"/>
        </w:rPr>
        <w:t>(Mehta &amp; Atreja, 2015)</w:t>
      </w:r>
      <w:r w:rsidR="009E3AB6">
        <w:fldChar w:fldCharType="end"/>
      </w:r>
      <w:r w:rsidRPr="00000D23">
        <w:t xml:space="preserve">. Excessive engagement can also result in </w:t>
      </w:r>
      <w:r w:rsidR="007424D9" w:rsidRPr="00000D23">
        <w:t>burnout,</w:t>
      </w:r>
      <w:r w:rsidRPr="00000D23">
        <w:t xml:space="preserve"> and this therefore calls for proper support from the management of the community in question</w:t>
      </w:r>
      <w:r w:rsidR="009E3AB6">
        <w:t xml:space="preserve"> </w:t>
      </w:r>
      <w:r w:rsidR="009E3AB6">
        <w:fldChar w:fldCharType="begin"/>
      </w:r>
      <w:r w:rsidR="009E3AB6">
        <w:instrText xml:space="preserve"> ADDIN ZOTERO_ITEM CSL_CITATION {"citationID":"e8x4DFe9","properties":{"formattedCitation":"(Rayland &amp; Andrews, 2023)","plainCitation":"(Rayland &amp; Andrews, 2023)","noteIndex":0},"citationItems":[{"id":202,"uris":["http://zotero.org/users/local/90rMeuHC/items/5F2IG6DB"],"itemData":{"id":202,"type":"article-journal","abstract":"An increasing number of psychological interventions are shifting to online modes of delivery. One such intervention is peer-to-peer support, which in this context may provide internet users living with mental health disorders an opportunity to connect with and support others living with similar conditions. This paper presents a call for further research into how platforms such as Facebook could be used as channels for peer support and the mechanisms that may underlie their effectiveness. We discuss the background of peer support, how it has transitioned online, and consider theories and models that may have relevance. We also consider the importance of moderation within online peer support and the development of specific social network–based online interventions. We conclude that for social network sites to be used as peer-to-peer support interventions, more research is needed to understand their effectiveness, the role of moderation in these communities, and the mechanisms that produce the benefits experienced by users.","container-title":"JMIR Mental Health","DOI":"10.2196/41855","ISSN":"2368-7959","journalAbbreviation":"JMIR Ment Health","note":"PMID: 36853738\nPMCID: PMC10015351","page":"e41855","source":"PubMed Central","title":"From Social Network to Peer Support Network: Opportunities to Explore Mechanisms of Online Peer Support for Mental Health","title-short":"From Social Network to Peer Support Network","volume":"10","author":[{"family":"Rayland","given":"Amy"},{"family":"Andrews","given":"Jacob"}],"issued":{"date-parts":[["2023",2,28]]}}}],"schema":"https://github.com/citation-style-language/schema/raw/master/csl-citation.json"} </w:instrText>
      </w:r>
      <w:r w:rsidR="009E3AB6">
        <w:fldChar w:fldCharType="separate"/>
      </w:r>
      <w:r w:rsidR="009E3AB6" w:rsidRPr="009E3AB6">
        <w:rPr>
          <w:rFonts w:ascii="Aptos" w:hAnsi="Aptos"/>
        </w:rPr>
        <w:t>(Rayland &amp; Andrews, 2023)</w:t>
      </w:r>
      <w:r w:rsidR="009E3AB6">
        <w:fldChar w:fldCharType="end"/>
      </w:r>
      <w:r w:rsidRPr="00000D23">
        <w:t>.</w:t>
      </w:r>
    </w:p>
    <w:p w14:paraId="2CFDBE99" w14:textId="77777777" w:rsidR="008F3AD1" w:rsidRDefault="00F820B0" w:rsidP="004A695D">
      <w:pPr>
        <w:pStyle w:val="Heading2"/>
        <w:rPr>
          <w:rStyle w:val="Heading2Char"/>
        </w:rPr>
      </w:pPr>
      <w:r w:rsidRPr="004A695D">
        <w:rPr>
          <w:rStyle w:val="Heading2Char"/>
        </w:rPr>
        <w:t>Methodology</w:t>
      </w:r>
    </w:p>
    <w:p w14:paraId="5514573F" w14:textId="77777777" w:rsidR="00945259" w:rsidRDefault="00945259" w:rsidP="00945259">
      <w:r>
        <w:t>This research work adopts a literature review research method to assess the effects of digital media on psychological resilience of youths. To accomplish the study goal, an integrative review design is employed, which allows the analysis of both theoretical and empirical data from research articles, books, and reports provided by scholarly sources. This method is especially useful for understanding psychological construct such as self-efficacy, social support and coping strategies within the digital contexts. The review offers a comprehensive view of how online communities and social media contents influence resilience.</w:t>
      </w:r>
    </w:p>
    <w:p w14:paraId="0863FA09" w14:textId="77777777" w:rsidR="00945259" w:rsidRDefault="00945259" w:rsidP="00945259">
      <w:r>
        <w:lastRenderedPageBreak/>
        <w:t>Relevant studies from the following databases are sourced in this process; PubMed, PsycINFO, Scopus and Google Scholar. Keywords are “digital media,” “psychological resilience,” “online communities”, and “young adults”. It comprises quantitative and qualitative empirical studies published over the last 10 years, which considers participants between 18 and 35 years old, and investigates variables associated with resilience in the digital environments. The excluded studies are those written in languages other than English or involving only the clinical sample. Such bibliographies of selected works are also checked to confirm the overall coverage. Research is systematically sorted out and compared to fit under one of these categories and furthermore, enabling a synthesis of what has been observed to enhance or detract from resilience.</w:t>
      </w:r>
    </w:p>
    <w:p w14:paraId="7E7BDF31" w14:textId="77777777" w:rsidR="00945259" w:rsidRPr="00D10C59" w:rsidRDefault="00945259" w:rsidP="00945259">
      <w:r>
        <w:t>Ethical considerations include the scholarly nature in which the reviewer is entitled to use relevant and accurate information only. This approach of secondary research does not engage the researchers in any interaction with people; thus, eradicates string ethical issues to deal with while maintaining methodological credibility. The rationale for the literature review methodology is also well explained for its effectiveness in accomplishing the synthesis of various existing knowledge, which is useful to tackle one of the most current and complex interactions, the relationship between digital media and psychological resilience. This approach is commensurate with the principles of psychological research, thus providing further information to interpret and counter digital environments’ effects on young adults’ psychological hardness.</w:t>
      </w:r>
    </w:p>
    <w:p w14:paraId="0D16997C" w14:textId="1949E2DD" w:rsidR="00B24C61" w:rsidRDefault="00F820B0" w:rsidP="00B24C61">
      <w:pPr>
        <w:pStyle w:val="Heading2"/>
        <w:rPr>
          <w:lang w:val="en-US"/>
        </w:rPr>
      </w:pPr>
      <w:r w:rsidRPr="004A695D">
        <w:rPr>
          <w:rStyle w:val="Heading2Char"/>
        </w:rPr>
        <w:t>Results and Discussion</w:t>
      </w:r>
    </w:p>
    <w:p w14:paraId="7EEC5895" w14:textId="0581613C" w:rsidR="00B24C61" w:rsidRDefault="00B24C61" w:rsidP="00B24C61">
      <w:pPr>
        <w:pStyle w:val="Heading3"/>
        <w:rPr>
          <w:lang w:val="en-US"/>
        </w:rPr>
      </w:pPr>
      <w:r w:rsidRPr="00B24C61">
        <w:t>Online communities fostering self-efficacy and social support.</w:t>
      </w:r>
    </w:p>
    <w:p w14:paraId="3B3DA167" w14:textId="6443DBEB" w:rsidR="00725690" w:rsidRPr="00725690" w:rsidRDefault="00725690" w:rsidP="00725690">
      <w:pPr>
        <w:rPr>
          <w:lang w:val="en-US"/>
        </w:rPr>
      </w:pPr>
      <w:r w:rsidRPr="00725690">
        <w:rPr>
          <w:lang w:val="en-US"/>
        </w:rPr>
        <w:t xml:space="preserve">Social support derived from online communities </w:t>
      </w:r>
      <w:r w:rsidRPr="00725690">
        <w:rPr>
          <w:lang w:val="en-US"/>
        </w:rPr>
        <w:t>plays</w:t>
      </w:r>
      <w:r w:rsidRPr="00725690">
        <w:rPr>
          <w:lang w:val="en-US"/>
        </w:rPr>
        <w:t xml:space="preserve"> a major role </w:t>
      </w:r>
      <w:r w:rsidR="006E3E76" w:rsidRPr="00725690">
        <w:rPr>
          <w:lang w:val="en-US"/>
        </w:rPr>
        <w:t>in</w:t>
      </w:r>
      <w:r w:rsidRPr="00725690">
        <w:rPr>
          <w:lang w:val="en-US"/>
        </w:rPr>
        <w:t xml:space="preserve"> the levels of self-efficacy, concerning resilience among users of community websites. </w:t>
      </w:r>
      <w:r w:rsidR="005C63A8">
        <w:rPr>
          <w:lang w:val="en-US"/>
        </w:rPr>
        <w:fldChar w:fldCharType="begin"/>
      </w:r>
      <w:r w:rsidR="005C63A8">
        <w:rPr>
          <w:lang w:val="en-US"/>
        </w:rPr>
        <w:instrText xml:space="preserve"> ADDIN ZOTERO_ITEM CSL_CITATION {"citationID":"axIG4qve","properties":{"formattedCitation":"(Choi, 2020)","plainCitation":"(Choi, 2020)","noteIndex":0},"citationItems":[{"id":223,"uris":["http://zotero.org/users/local/90rMeuHC/items/886FDV5Q"],"itemData":{"id":223,"type":"article-journal","abstract":"This descriptive, cross-sectional study identified the association of eHealth use, literacy, informational support, and health-promoting behaviors among older adults, as mediated by health self-efficacy. Convenience sampling was conducted at senior welfare centers in Chuncheon, in the Republic of Korea. Data analysis was performed using Pearson’s correlation and via path analyses. The findings showed that eHealth use had an indirect effect on health-promoting behaviors, as mediated by self-efficacy. Informational support was indirectly mediated by self-efficacy and had direct effects upon health-promoting behaviors. eHealth can facilitate self-efficacy and health management, despite not having direct effects upon health-promoting behaviors themselves. Thus, older adults need to be prepared for the increased use of eHealth. In addition, healthcare professionals should support older people in their use of eHealth and encourage informational support through comprehensive interventions so as to facilitate self-efficacy and health behaviors.","container-title":"International Journal of Environmental Research and Public Health","DOI":"10.3390/ijerph17217890","ISSN":"1660-4601","issue":"21","language":"en","license":"http://creativecommons.org/licenses/by/3.0/","note":"number: 21\npublisher: Multidisciplinary Digital Publishing Institute","page":"7890","source":"www.mdpi.com","title":"Association of eHealth Use, Literacy, Informational Social Support, and Health-Promoting Behaviors: Mediation of Health Self-Efficacy","title-short":"Association of eHealth Use, Literacy, Informational Social Support, and Health-Promoting Behaviors","volume":"17","author":[{"family":"Choi","given":"MoonKi"}],"issued":{"date-parts":[["2020",1]]}}}],"schema":"https://github.com/citation-style-language/schema/raw/master/csl-citation.json"} </w:instrText>
      </w:r>
      <w:r w:rsidR="005C63A8">
        <w:rPr>
          <w:lang w:val="en-US"/>
        </w:rPr>
        <w:fldChar w:fldCharType="separate"/>
      </w:r>
      <w:r w:rsidR="005C63A8" w:rsidRPr="005C63A8">
        <w:rPr>
          <w:rFonts w:ascii="Aptos" w:hAnsi="Aptos"/>
        </w:rPr>
        <w:t xml:space="preserve">Choi, </w:t>
      </w:r>
      <w:r w:rsidR="005C63A8">
        <w:rPr>
          <w:rFonts w:ascii="Aptos" w:hAnsi="Aptos"/>
        </w:rPr>
        <w:t>(</w:t>
      </w:r>
      <w:r w:rsidR="005C63A8" w:rsidRPr="005C63A8">
        <w:rPr>
          <w:rFonts w:ascii="Aptos" w:hAnsi="Aptos"/>
        </w:rPr>
        <w:t>2020)</w:t>
      </w:r>
      <w:r w:rsidR="005C63A8">
        <w:rPr>
          <w:lang w:val="en-US"/>
        </w:rPr>
        <w:fldChar w:fldCharType="end"/>
      </w:r>
      <w:r w:rsidRPr="00725690">
        <w:rPr>
          <w:lang w:val="en-US"/>
        </w:rPr>
        <w:t xml:space="preserve">proved that eHealth use, and </w:t>
      </w:r>
      <w:r w:rsidR="006E3E76" w:rsidRPr="00725690">
        <w:rPr>
          <w:lang w:val="en-US"/>
        </w:rPr>
        <w:t>informat</w:t>
      </w:r>
      <w:r w:rsidR="006E3E76">
        <w:rPr>
          <w:lang w:val="en-US"/>
        </w:rPr>
        <w:t>i</w:t>
      </w:r>
      <w:r w:rsidR="006E3E76" w:rsidRPr="00725690">
        <w:rPr>
          <w:lang w:val="en-US"/>
        </w:rPr>
        <w:t>onal</w:t>
      </w:r>
      <w:r w:rsidRPr="00725690">
        <w:rPr>
          <w:lang w:val="en-US"/>
        </w:rPr>
        <w:t xml:space="preserve"> social support are related to health self-efficacy suggesting the value of supportive networks. </w:t>
      </w:r>
      <w:r w:rsidRPr="00725690">
        <w:rPr>
          <w:lang w:val="en-US"/>
        </w:rPr>
        <w:t>Although</w:t>
      </w:r>
      <w:r w:rsidRPr="00725690">
        <w:rPr>
          <w:lang w:val="en-US"/>
        </w:rPr>
        <w:t xml:space="preserve"> it is rather difficult to build a cohesive online learning communities, the idea of collective efficacy suggested by </w:t>
      </w:r>
      <w:r w:rsidR="005C63A8">
        <w:rPr>
          <w:lang w:val="en-US"/>
        </w:rPr>
        <w:fldChar w:fldCharType="begin"/>
      </w:r>
      <w:r w:rsidR="005C63A8">
        <w:rPr>
          <w:lang w:val="en-US"/>
        </w:rPr>
        <w:instrText xml:space="preserve"> ADDIN ZOTERO_ITEM CSL_CITATION {"citationID":"fCUDXTiv","properties":{"formattedCitation":"(Glassman et al., 2021)","plainCitation":"(Glassman et al., 2021)","noteIndex":0},"citationItems":[{"id":225,"uris":["http://zotero.org/users/local/90rMeuHC/items/82KSG62U"],"itemData":{"id":225,"type":"webpage","abstract":"A number of strategies have emerged over the last decades to guide the development of online learning communities where members share, augment and co-create information but few tools to measure their success. This paper suggests that some online communities’ success can be understood through the lens of online collective efficacy. Albert Bandura introduced the idea of collective efficacy as an emergent variable where members have agency in community success. Collective efficacy sees group success as dependent on relationships between members of the group on two levels: the degree to which individuals feel that they able to contribute to the existing group, and the degree to which individuals perceive a fit between their own abilities, desires and goals and those of the other members of the group. The present paper describes the development and validation of a 35-item Likert-scale measure of online collective efficacy to capture this phenomenon. The Confirmatory Factor Analysis corroborated the fit of the data (n</w:instrText>
      </w:r>
      <w:r w:rsidR="005C63A8">
        <w:rPr>
          <w:rFonts w:ascii="Arial" w:hAnsi="Arial" w:cs="Arial"/>
          <w:lang w:val="en-US"/>
        </w:rPr>
        <w:instrText> </w:instrText>
      </w:r>
      <w:r w:rsidR="005C63A8">
        <w:rPr>
          <w:lang w:val="en-US"/>
        </w:rPr>
        <w:instrText>=</w:instrText>
      </w:r>
      <w:r w:rsidR="005C63A8">
        <w:rPr>
          <w:rFonts w:ascii="Arial" w:hAnsi="Arial" w:cs="Arial"/>
          <w:lang w:val="en-US"/>
        </w:rPr>
        <w:instrText> </w:instrText>
      </w:r>
      <w:r w:rsidR="005C63A8">
        <w:rPr>
          <w:lang w:val="en-US"/>
        </w:rPr>
        <w:instrText xml:space="preserve">634) to the proposed theoretical structure of the scale (comprising 6 factors), and the convergence validity analysis yielded significant moderate correlations between the proposed scale and other instruments measuring related constructs. The developed measure has both descriptive value helping researchers/instructors understand the effectiveness of their strategies in managing online learning communities; and prescriptive value, helping offer guidance in how to move towards a more successful online community.","title":"Cohesion, collaboration and the struggle of creating online learning communities: Development and validation of an online collective efficacy scale - ScienceDirect","URL":"https://www.sciencedirect.com/science/article/pii/S2666557321000021","author":[{"family":"Glassman","given":"Micheal"},{"family":"Kuznetcova","given":"Irina"},{"family":"Peri","given":"Joshua"},{"family":"Kim","given":"Yunhwan"}],"accessed":{"date-parts":[["2024",11,29]]},"issued":{"date-parts":[["2021",12]]}}}],"schema":"https://github.com/citation-style-language/schema/raw/master/csl-citation.json"} </w:instrText>
      </w:r>
      <w:r w:rsidR="005C63A8">
        <w:rPr>
          <w:lang w:val="en-US"/>
        </w:rPr>
        <w:fldChar w:fldCharType="separate"/>
      </w:r>
      <w:r w:rsidR="005C63A8" w:rsidRPr="005C63A8">
        <w:rPr>
          <w:rFonts w:ascii="Aptos" w:hAnsi="Aptos"/>
        </w:rPr>
        <w:t xml:space="preserve">Glassman et al., </w:t>
      </w:r>
      <w:r w:rsidR="005C63A8">
        <w:rPr>
          <w:rFonts w:ascii="Aptos" w:hAnsi="Aptos"/>
        </w:rPr>
        <w:t>(</w:t>
      </w:r>
      <w:r w:rsidR="005C63A8" w:rsidRPr="005C63A8">
        <w:rPr>
          <w:rFonts w:ascii="Aptos" w:hAnsi="Aptos"/>
        </w:rPr>
        <w:t>2021)</w:t>
      </w:r>
      <w:r w:rsidR="005C63A8">
        <w:rPr>
          <w:lang w:val="en-US"/>
        </w:rPr>
        <w:fldChar w:fldCharType="end"/>
      </w:r>
      <w:r w:rsidR="005C63A8">
        <w:rPr>
          <w:lang w:val="en-US"/>
        </w:rPr>
        <w:t xml:space="preserve"> </w:t>
      </w:r>
      <w:r w:rsidRPr="00725690">
        <w:rPr>
          <w:lang w:val="en-US"/>
        </w:rPr>
        <w:t xml:space="preserve">can help create efficient working communities in the future. </w:t>
      </w:r>
    </w:p>
    <w:p w14:paraId="1D8EDE97" w14:textId="35C8963B" w:rsidR="008F3AD1" w:rsidRDefault="005C63A8" w:rsidP="00725690">
      <w:pPr>
        <w:rPr>
          <w:lang w:val="en-US"/>
        </w:rPr>
      </w:pPr>
      <w:r>
        <w:rPr>
          <w:lang w:val="en-US"/>
        </w:rPr>
        <w:lastRenderedPageBreak/>
        <w:fldChar w:fldCharType="begin"/>
      </w:r>
      <w:r>
        <w:rPr>
          <w:lang w:val="en-US"/>
        </w:rPr>
        <w:instrText xml:space="preserve"> ADDIN ZOTERO_ITEM CSL_CITATION {"citationID":"izeSkSO4","properties":{"formattedCitation":"(Kundu, 2020)","plainCitation":"(Kundu, 2020)","noteIndex":0},"citationItems":[{"id":227,"uris":["http://zotero.org/users/local/90rMeuHC/items/ZFQZT4ID"],"itemData":{"id":227,"type":"article-journal","abstract":"The purpose of this study was to review the role of self-efficacy in online education with an objective to propose a holistic framework for strengthening participants' self-efficacy, especially in the Asian context.,To investigate the potential role of self-efficacy of the participants of online academic activities, this study followed the conceptual analysis method, which is breaking down concepts into constituent elements to get a superior understanding of a particular philosophy.,The findings revealed that self-efficacy, the level of confidence someone has to perform a particular task, is an important factor among teachers and students operating online platforms, and enhanced efficacy is capable of encouraging online practices. Finally, the study proposed a framework to strengthen self-efficacy among participants with intervention measures to make online education effective and impressive.,The proposed framework will help stakeholders of online education to improve their efficacy and leverage the potential of online education to the fullest. Millions of first-generation online users in many Asian countries who possess low self-confidence in their ability might find the framework easier for better integration, interaction and collaboration in the online learning environment.,A vast literature survey was made before proposing this framework that could open up a new dimension in online education by scaffolding participants' inner thrust.","archive_location":"world","container-title":"Asian Association of Open Universities Journal","DOI":"10.1108/AAOUJ-06-2020-0039","ISSN":"2414-6994","issue":"3","language":"en","note":"publisher: Emerald Publishing Limited","page":"351-370","source":"www.emerald.com","title":"Toward a framework for strengthening participants' self-efficacy in online education","volume":"15","author":[{"family":"Kundu","given":"Arnab"}],"issued":{"date-parts":[["2020",10,28]]}}}],"schema":"https://github.com/citation-style-language/schema/raw/master/csl-citation.json"} </w:instrText>
      </w:r>
      <w:r>
        <w:rPr>
          <w:lang w:val="en-US"/>
        </w:rPr>
        <w:fldChar w:fldCharType="separate"/>
      </w:r>
      <w:r w:rsidRPr="005C63A8">
        <w:rPr>
          <w:rFonts w:ascii="Aptos" w:hAnsi="Aptos"/>
        </w:rPr>
        <w:t xml:space="preserve">Kundu, </w:t>
      </w:r>
      <w:r>
        <w:rPr>
          <w:rFonts w:ascii="Aptos" w:hAnsi="Aptos"/>
        </w:rPr>
        <w:t>(</w:t>
      </w:r>
      <w:r w:rsidRPr="005C63A8">
        <w:rPr>
          <w:rFonts w:ascii="Aptos" w:hAnsi="Aptos"/>
        </w:rPr>
        <w:t>2020)</w:t>
      </w:r>
      <w:r>
        <w:rPr>
          <w:lang w:val="en-US"/>
        </w:rPr>
        <w:fldChar w:fldCharType="end"/>
      </w:r>
      <w:r>
        <w:rPr>
          <w:lang w:val="en-US"/>
        </w:rPr>
        <w:t xml:space="preserve"> </w:t>
      </w:r>
      <w:r w:rsidR="00725690" w:rsidRPr="00725690">
        <w:rPr>
          <w:lang w:val="en-US"/>
        </w:rPr>
        <w:t xml:space="preserve">suggested the framework to enhance participants’ self-efficiency, emphasizing the processes of strategic facilitation in contexts of online learning. The studies conducted by </w:t>
      </w:r>
      <w:r>
        <w:rPr>
          <w:lang w:val="en-US"/>
        </w:rPr>
        <w:fldChar w:fldCharType="begin"/>
      </w:r>
      <w:r>
        <w:rPr>
          <w:lang w:val="en-US"/>
        </w:rPr>
        <w:instrText xml:space="preserve"> ADDIN ZOTERO_ITEM CSL_CITATION {"citationID":"p0XzONDB","properties":{"formattedCitation":"(Oh et al., 2023)","plainCitation":"(Oh et al., 2023)","noteIndex":0},"citationItems":[{"id":229,"uris":["http://zotero.org/users/local/90rMeuHC/items/HQKLEKHE"],"itemData":{"id":229,"type":"article-journal","abstract":"In the context of South Korea, the present study investigated the social benefits of utilizing the two popular metaverse platforms, Roblox and Zepeto. Focusing on young generations, millennials and Generation Z, it examined if enhanced social presence in the metaverse facilitates supportive interactions among young users, and if their active engagement in supportive interactions in the metaverse reduces their feelings of loneliness through enhanced social self-efficacy. A structural equation modeling with 300 cases of young Koreans yielded the following results. First, the social presence young users experienced in the metaverse platform significantly predicted the amount of supportive interactions they engaged in the metaverse. Second, the amount of supportive interactions in the metaverse positively predicted users' perception of social self-efficacy. Finally, social self-efficacy mediated the relationship between the amount of supportive interactions in the metaverse and young people's feelings of loneliness. The findings of this study provide implications on how to design features and services in the metaverse to maximize its social benefits to young users.","container-title":"Computers in Human Behavior","DOI":"10.1016/j.chb.2022.107498","ISSN":"0747-5632","journalAbbreviation":"Computers in Human Behavior","page":"107498","source":"ScienceDirect","title":"Social benefits of living in the metaverse: The relationships among social presence, supportive interaction, social self-efficacy, and feelings of loneliness","title-short":"Social benefits of living in the metaverse","volume":"139","author":[{"family":"Oh","given":"Hyun Jung"},{"family":"Kim","given":"Junghwan"},{"family":"Chang","given":"Jeongheon J. C."},{"family":"Park","given":"Nohil"},{"family":"Lee","given":"Sangrock"}],"issued":{"date-parts":[["2023",2,1]]}}}],"schema":"https://github.com/citation-style-language/schema/raw/master/csl-citation.json"} </w:instrText>
      </w:r>
      <w:r>
        <w:rPr>
          <w:lang w:val="en-US"/>
        </w:rPr>
        <w:fldChar w:fldCharType="separate"/>
      </w:r>
      <w:r w:rsidRPr="005C63A8">
        <w:rPr>
          <w:rFonts w:ascii="Aptos" w:hAnsi="Aptos"/>
        </w:rPr>
        <w:t>(Oh et al., 2023)</w:t>
      </w:r>
      <w:r>
        <w:rPr>
          <w:lang w:val="en-US"/>
        </w:rPr>
        <w:fldChar w:fldCharType="end"/>
      </w:r>
      <w:r w:rsidR="00725690" w:rsidRPr="00725690">
        <w:rPr>
          <w:lang w:val="en-US"/>
        </w:rPr>
        <w:t xml:space="preserve"> showed that social presence in the metaverse such as, Roblox and Zepeto heightened supportive interactions in metaverse platforms increasing significantly the young users’ social self-efficacy and decreasing feelings of loneliness. </w:t>
      </w:r>
      <w:r>
        <w:rPr>
          <w:lang w:val="en-US"/>
        </w:rPr>
        <w:fldChar w:fldCharType="begin"/>
      </w:r>
      <w:r>
        <w:rPr>
          <w:lang w:val="en-US"/>
        </w:rPr>
        <w:instrText xml:space="preserve"> ADDIN ZOTERO_ITEM CSL_CITATION {"citationID":"gVxp8oGP","properties":{"formattedCitation":"(Warshawski, 2022)","plainCitation":"(Warshawski, 2022)","noteIndex":0},"citationItems":[{"id":220,"uris":["http://zotero.org/users/local/90rMeuHC/items/UXQIH5DT"],"itemData":{"id":220,"type":"article-journal","abstract":"Background\nAcademic self-efficacy (ASE) has been found to be an important motivator for academic success among nursing students. The associations between ASE, resilience and social support have not been fully explored among nursing students, especially those in their first year who are learning online.\nObjectives\nTo explore a) the associations between ASE, resilience and social support among first-year nursing students learning in an online learning environment; and b) students' views regarding the difficulties they have encountered and the available assistance.\nDesign and methods\nA cross-sectional survey design on a sample of 222 undergraduate first-year Israeli nursing students. Questions were uploaded in the format of a commercial internet survey provider (Qualtrics.com) and distributed through the university's online learning platform.\nResults\nPositive correlations were found between ASE and resilience and social support. Significant differences were found in the research variables according to the students' gender, cultural group and their perceived difficulty in studies. Resilience, social support, perceived difficulty in studies and being a female explained 31% of the students' variance in ASE.\nConclusions\nNurse educators should develop and promote strategies to enhance students' resilience and perceived social support. These have the potential to significantly improve students' ASE also in online environments. In addition, faculty should promote the preparation of online learning environments in accordance with students' needs and proficiencies.","container-title":"Nurse Education Today","DOI":"10.1016/j.nedt.2022.105267","ISSN":"0260-6917","journalAbbreviation":"Nurse Education Today","page":"105267","source":"ScienceDirect","title":"Academic self-efficacy, resilience and social support among first-year Israeli nursing students learning in online environments during COVID-19 pandemic","volume":"110","author":[{"family":"Warshawski","given":"Sigalit"}],"issued":{"date-parts":[["2022",3,1]]}}}],"schema":"https://github.com/citation-style-language/schema/raw/master/csl-citation.json"} </w:instrText>
      </w:r>
      <w:r>
        <w:rPr>
          <w:lang w:val="en-US"/>
        </w:rPr>
        <w:fldChar w:fldCharType="separate"/>
      </w:r>
      <w:r w:rsidRPr="005C63A8">
        <w:rPr>
          <w:rFonts w:ascii="Aptos" w:hAnsi="Aptos"/>
        </w:rPr>
        <w:t xml:space="preserve">Warshawski, </w:t>
      </w:r>
      <w:r>
        <w:rPr>
          <w:rFonts w:ascii="Aptos" w:hAnsi="Aptos"/>
        </w:rPr>
        <w:t>(</w:t>
      </w:r>
      <w:r w:rsidRPr="005C63A8">
        <w:rPr>
          <w:rFonts w:ascii="Aptos" w:hAnsi="Aptos"/>
        </w:rPr>
        <w:t>2022)</w:t>
      </w:r>
      <w:r>
        <w:rPr>
          <w:lang w:val="en-US"/>
        </w:rPr>
        <w:fldChar w:fldCharType="end"/>
      </w:r>
      <w:r>
        <w:rPr>
          <w:lang w:val="en-US"/>
        </w:rPr>
        <w:t xml:space="preserve"> </w:t>
      </w:r>
      <w:r w:rsidR="00725690" w:rsidRPr="00725690">
        <w:rPr>
          <w:lang w:val="en-US"/>
        </w:rPr>
        <w:t>emphasized that online learning experience during COVID-19, this shows academic self-efficacy, resilience and social support amongst the nursing students thus establishing the value of interaction in response to interruptions. These results show that well designed online communities can be powerful resources for promoting resilience by bringing people together for social support and encouraging self-efficacy that comes with social interaction.</w:t>
      </w:r>
    </w:p>
    <w:p w14:paraId="06A3622B" w14:textId="07FFC336" w:rsidR="006E3E76" w:rsidRDefault="006E3E76" w:rsidP="006E3E76">
      <w:pPr>
        <w:pStyle w:val="Heading3"/>
        <w:rPr>
          <w:lang w:val="en-US"/>
        </w:rPr>
      </w:pPr>
      <w:r w:rsidRPr="006E3E76">
        <w:t>Digital content shaping coping strategies and resilience.</w:t>
      </w:r>
    </w:p>
    <w:p w14:paraId="000166D1" w14:textId="2C1289AE" w:rsidR="00B8284F" w:rsidRPr="00B8284F" w:rsidRDefault="00B8284F" w:rsidP="00B8284F">
      <w:r w:rsidRPr="00B8284F">
        <w:t xml:space="preserve">The reviewed studies provide a varied insights of the impact of the accessed digital content on resilience or coping strategies as perceived by the diverse groups. </w:t>
      </w:r>
      <w:r w:rsidR="005C63A8">
        <w:fldChar w:fldCharType="begin"/>
      </w:r>
      <w:r w:rsidR="005C63A8">
        <w:instrText xml:space="preserve"> ADDIN ZOTERO_ITEM CSL_CITATION {"citationID":"8NiLhp7b","properties":{"formattedCitation":"(Alhawsawi et al., 2023)","plainCitation":"(Alhawsawi et al., 2023)","noteIndex":0},"citationItems":[{"id":235,"uris":["http://zotero.org/users/local/90rMeuHC/items/4E5LRAYG"],"itemData":{"id":235,"type":"article-journal","abstract":"The lasting effects of COVID-19 on education are not yet fully understood. However, many studies have reported on how educationalists and students have responded to the transition from the traditional classrooms to an emergency remote learning and teaching. Prominent researchers in the field strongly argue that teachers' contexts exert a critical role in influencing teachers' resilience. There are fewer studies that targeted resilience during COVID-19. Research into resilience in education is relatively new, approximately 10–15 years old. A global compilation of emergency remote education was conducted in 2020. This paper draws on the 2020 research compilation, and further shares its findings through a resilience lens. The study was conducted at a Saudi Arabian university and employed a mixed-method research approach. This paper reports on the qualitative findings only. Findings from this study have shown that gender inequity may be the contributing factor that female educators experienced. They experienced challenges in terms of personal resources and internal processes; however, despite these setbacks, teachers have adapted and coped regardless of material challenges.","container-title":"Journal of Further and Higher Education","DOI":"10.1080/0309877X.2022.2106124","ISSN":"0309-877X","issue":"2","note":"publisher: Routledge\n_eprint: https://doi.org/10.1080/0309877X.2022.2106124","page":"242-254","source":"Taylor and Francis+NEJM","title":"Understanding resilience and coping in a digitally transformed educational environment during COVID-19","volume":"47","author":[{"family":"Alhawsawi","given":"Hajeej"},{"family":"Alhawsawi","given":"Sajjadllah"},{"family":"Sadeck","given":"Osman"}],"issued":{"date-parts":[["2023",2,7]]}}}],"schema":"https://github.com/citation-style-language/schema/raw/master/csl-citation.json"} </w:instrText>
      </w:r>
      <w:r w:rsidR="005C63A8">
        <w:fldChar w:fldCharType="separate"/>
      </w:r>
      <w:r w:rsidR="005C63A8" w:rsidRPr="005C63A8">
        <w:rPr>
          <w:rFonts w:ascii="Aptos" w:hAnsi="Aptos"/>
        </w:rPr>
        <w:t xml:space="preserve">Alhawsawi et al., </w:t>
      </w:r>
      <w:r w:rsidR="005C63A8">
        <w:rPr>
          <w:rFonts w:ascii="Aptos" w:hAnsi="Aptos"/>
        </w:rPr>
        <w:t>(</w:t>
      </w:r>
      <w:r w:rsidR="005C63A8" w:rsidRPr="005C63A8">
        <w:rPr>
          <w:rFonts w:ascii="Aptos" w:hAnsi="Aptos"/>
        </w:rPr>
        <w:t>2023)</w:t>
      </w:r>
      <w:r w:rsidR="005C63A8">
        <w:fldChar w:fldCharType="end"/>
      </w:r>
      <w:r w:rsidR="005C63A8">
        <w:t xml:space="preserve"> </w:t>
      </w:r>
      <w:r w:rsidRPr="00B8284F">
        <w:t>discuss how digital learning in the wake of disruptions like COVID-19 happens through digital interaction, and evidence that such interaction supports collective and adaptive learning. However, their study does not combine to single out the various coping styles, thus limiting its depth.</w:t>
      </w:r>
    </w:p>
    <w:p w14:paraId="50D20DC8" w14:textId="5AF8FF57" w:rsidR="00B8284F" w:rsidRPr="00B8284F" w:rsidRDefault="00B8284F" w:rsidP="00B8284F">
      <w:r w:rsidRPr="00B8284F">
        <w:t xml:space="preserve">Similarly, </w:t>
      </w:r>
      <w:r w:rsidR="005C63A8">
        <w:fldChar w:fldCharType="begin"/>
      </w:r>
      <w:r w:rsidR="005C63A8">
        <w:instrText xml:space="preserve"> ADDIN ZOTERO_ITEM CSL_CITATION {"citationID":"G4SNVorf","properties":{"formattedCitation":"(Breen, 2024)","plainCitation":"(Breen, 2024)","noteIndex":0},"citationItems":[{"id":238,"uris":["http://zotero.org/users/local/90rMeuHC/items/5WT2URKE"],"itemData":{"id":238,"type":"webpage","abstract":"Explore millions of resources from scholarly journals, books, newspapers, videos and more, on the ProQuest Platform.","language":"en","title":"Social Media as a Predictor of Resilience Development and Coping Abilities/Styles – A Quantitative Analysis - ProQuest","URL":"https://www.proquest.com/openview/9d01bb93756b4654323f58fcd238f309/1?pq-origsite=gscholar&amp;cbl=18750&amp;diss=y","author":[{"family":"Breen","given":"Bethany"}],"accessed":{"date-parts":[["2024",11,29]]},"issued":{"date-parts":[["2024",3]]}}}],"schema":"https://github.com/citation-style-language/schema/raw/master/csl-citation.json"} </w:instrText>
      </w:r>
      <w:r w:rsidR="005C63A8">
        <w:fldChar w:fldCharType="separate"/>
      </w:r>
      <w:r w:rsidR="005C63A8" w:rsidRPr="005C63A8">
        <w:rPr>
          <w:rFonts w:ascii="Aptos" w:hAnsi="Aptos"/>
        </w:rPr>
        <w:t xml:space="preserve">Breen, </w:t>
      </w:r>
      <w:r w:rsidR="005C63A8">
        <w:rPr>
          <w:rFonts w:ascii="Aptos" w:hAnsi="Aptos"/>
        </w:rPr>
        <w:t>(</w:t>
      </w:r>
      <w:r w:rsidR="005C63A8" w:rsidRPr="005C63A8">
        <w:rPr>
          <w:rFonts w:ascii="Aptos" w:hAnsi="Aptos"/>
        </w:rPr>
        <w:t>2024)</w:t>
      </w:r>
      <w:r w:rsidR="005C63A8">
        <w:fldChar w:fldCharType="end"/>
      </w:r>
      <w:r w:rsidRPr="00B8284F">
        <w:t xml:space="preserve"> noted that there is no correlation between social media usage and resilience in late adolescents, pointing to the complexity of social media effect. This contrasts with </w:t>
      </w:r>
      <w:r w:rsidR="00C76408">
        <w:fldChar w:fldCharType="begin"/>
      </w:r>
      <w:r w:rsidR="00C76408">
        <w:instrText xml:space="preserve"> ADDIN ZOTERO_ITEM CSL_CITATION {"citationID":"0cxmMDU5","properties":{"formattedCitation":"(Tomkova, 2020)","plainCitation":"(Tomkova, 2020)","noteIndex":0},"citationItems":[{"id":240,"uris":["http://zotero.org/users/local/90rMeuHC/items/SAZZGZYY"],"itemData":{"id":240,"type":"chapter","container-title":"Cybersecurity and Resilience in the Arctic","note":"DOI: 10.3233/NICSP200060","page":"413-426","publisher":"IOS Press","source":"ebooks.iospress.nl","title":"Digital Social Resilience: Navigating in the New Normal","title-short":"Digital Social Resilience","URL":"https://ebooks.iospress.nl/doi/10.3233/NICSP200060","author":[{"family":"Tomkova","given":"Jordanka"}],"accessed":{"date-parts":[["2024",11,29]]},"issued":{"date-parts":[["2020"]]}}}],"schema":"https://github.com/citation-style-language/schema/raw/master/csl-citation.json"} </w:instrText>
      </w:r>
      <w:r w:rsidR="00C76408">
        <w:fldChar w:fldCharType="separate"/>
      </w:r>
      <w:r w:rsidR="00C76408" w:rsidRPr="00C76408">
        <w:rPr>
          <w:rFonts w:ascii="Aptos" w:hAnsi="Aptos"/>
        </w:rPr>
        <w:t xml:space="preserve">Tomkova, </w:t>
      </w:r>
      <w:r w:rsidR="00C76408">
        <w:rPr>
          <w:rFonts w:ascii="Aptos" w:hAnsi="Aptos"/>
        </w:rPr>
        <w:t>(</w:t>
      </w:r>
      <w:r w:rsidR="00C76408" w:rsidRPr="00C76408">
        <w:rPr>
          <w:rFonts w:ascii="Aptos" w:hAnsi="Aptos"/>
        </w:rPr>
        <w:t>2020)</w:t>
      </w:r>
      <w:r w:rsidR="00C76408">
        <w:fldChar w:fldCharType="end"/>
      </w:r>
      <w:r w:rsidRPr="00B8284F">
        <w:t xml:space="preserve"> who proposes that digital social resilience during hybrid threats is informed by collective online mobilization, emotive solidarity, and moral restoration strategies. </w:t>
      </w:r>
      <w:r w:rsidR="00CE455E">
        <w:fldChar w:fldCharType="begin"/>
      </w:r>
      <w:r w:rsidR="00CE455E">
        <w:instrText xml:space="preserve"> ADDIN ZOTERO_ITEM CSL_CITATION {"citationID":"mlgnfYtQ","properties":{"formattedCitation":"(Qi &amp; Yang, 2024)","plainCitation":"(Qi &amp; Yang, 2024)","noteIndex":0},"citationItems":[{"id":232,"uris":["http://zotero.org/users/local/90rMeuHC/items/FRYUGQIU"],"itemData":{"id":232,"type":"article-journal","abstract":"Improving adolescent digital resilience in the digital era, guiding adolescents to correctly face and adapt to the pressures, challenges, or adversities brought on by technology, and assisting adolescents in better adapting to digital life is an unavoidable task under the new normal of education and information technology changes. At this point, there is a need for more specialized studies on teenagers’ digital resilience and technology stress, which makes understanding the link and current state of adolescents’ digital resilience and technological stress challenging. This study aims to examine the current state, differences, and influencing factors of digital resilience and technological stress among adolescents in different settings (family, school, and leisure) and ultimately recommend interventions that promote digital resilience and reduce technological stress among adolescents. This study used a mixed-methods approach combining quantitative surveys and qualitative interviews to examine the current state of digital resilience and technological stress among adolescents aged 12 to 18 years (M</w:instrText>
      </w:r>
      <w:r w:rsidR="00CE455E">
        <w:rPr>
          <w:rFonts w:ascii="Arial" w:hAnsi="Arial" w:cs="Arial"/>
        </w:rPr>
        <w:instrText> </w:instrText>
      </w:r>
      <w:r w:rsidR="00CE455E">
        <w:instrText>=</w:instrText>
      </w:r>
      <w:r w:rsidR="00CE455E">
        <w:rPr>
          <w:rFonts w:ascii="Arial" w:hAnsi="Arial" w:cs="Arial"/>
        </w:rPr>
        <w:instrText> </w:instrText>
      </w:r>
      <w:r w:rsidR="00CE455E">
        <w:instrText>14.91, SD</w:instrText>
      </w:r>
      <w:r w:rsidR="00CE455E">
        <w:rPr>
          <w:rFonts w:ascii="Arial" w:hAnsi="Arial" w:cs="Arial"/>
        </w:rPr>
        <w:instrText> </w:instrText>
      </w:r>
      <w:r w:rsidR="00CE455E">
        <w:instrText>=</w:instrText>
      </w:r>
      <w:r w:rsidR="00CE455E">
        <w:rPr>
          <w:rFonts w:ascii="Arial" w:hAnsi="Arial" w:cs="Arial"/>
        </w:rPr>
        <w:instrText> </w:instrText>
      </w:r>
      <w:r w:rsidR="00CE455E">
        <w:instrText xml:space="preserve">1.994) from various educational institutions and backgrounds. The findings revealed a substantial inverse relationship between digital resilience and adolescent technology stress. Adolescents experience technological stress in various settings, including school, family and leisure. They also use distinct coping techniques for each type of stress and display different degrees of resilience and self-efficacy in overcoming technology stress in various situations. Several psychological, social, and environmental factors, such as gender, age, school dynamics, family influences, and leisure settings, all impact this delicate interaction. The findings add to our understanding of technology stress and digital resilience among teenagers in various situations in the digital era, and they have significant theoretical and practical implications for educators and related researchers. The current study points to future research directions for more extensively investigating digital resilience and technology stress among adolescents, displaying an opportunity for significant improvement in this crucial area.","container-title":"Education and Information Technologies","DOI":"10.1007/s10639-024-12595-1","ISSN":"1573-7608","issue":"14","journalAbbreviation":"Educ Inf Technol","language":"en","page":"19067-19113","source":"Springer Link","title":"Digital resilience and technological stress in adolescents: A mixed-methods study of factors and interventions","title-short":"Digital resilience and technological stress in adolescents","volume":"29","author":[{"family":"Qi","given":"Chunlin"},{"family":"Yang","given":"Nanchang"}],"issued":{"date-parts":[["2024",10,1]]}}}],"schema":"https://github.com/citation-style-language/schema/raw/master/csl-citation.json"} </w:instrText>
      </w:r>
      <w:r w:rsidR="00CE455E">
        <w:fldChar w:fldCharType="separate"/>
      </w:r>
      <w:r w:rsidR="00CE455E" w:rsidRPr="00CE455E">
        <w:rPr>
          <w:rFonts w:ascii="Aptos" w:hAnsi="Aptos"/>
        </w:rPr>
        <w:t xml:space="preserve">Qi &amp; Yang, </w:t>
      </w:r>
      <w:r w:rsidR="00CE455E">
        <w:rPr>
          <w:rFonts w:ascii="Aptos" w:hAnsi="Aptos"/>
        </w:rPr>
        <w:t>(</w:t>
      </w:r>
      <w:r w:rsidR="00CE455E" w:rsidRPr="00CE455E">
        <w:rPr>
          <w:rFonts w:ascii="Aptos" w:hAnsi="Aptos"/>
        </w:rPr>
        <w:t>2024)</w:t>
      </w:r>
      <w:r w:rsidR="00CE455E">
        <w:fldChar w:fldCharType="end"/>
      </w:r>
      <w:r w:rsidRPr="00B8284F">
        <w:t xml:space="preserve"> build on this by comparing the dual roles of digital stress and resilience strategies in adolescents while pointing to the need for better ways of integrating various factors of engagement in the digital environment while adopting technology in an adaptive manner.</w:t>
      </w:r>
    </w:p>
    <w:p w14:paraId="5A144126" w14:textId="673DDEC3" w:rsidR="00B8284F" w:rsidRDefault="00B8284F" w:rsidP="00D31DBC">
      <w:r w:rsidRPr="00B8284F">
        <w:t>These studies explain that resilience support through digital tools is further indicated yet young adults’ responses are contextual. Further research should be done on user-tailored interventions and sustainable institutional resources in digitally oriented working context.</w:t>
      </w:r>
    </w:p>
    <w:p w14:paraId="1749D4BD" w14:textId="1C3A612D" w:rsidR="00B8284F" w:rsidRDefault="00B8284F" w:rsidP="00B8284F">
      <w:pPr>
        <w:pStyle w:val="Heading3"/>
      </w:pPr>
      <w:r w:rsidRPr="00B8284F">
        <w:lastRenderedPageBreak/>
        <w:t>Risks of excessive digital media on psychological resilience.</w:t>
      </w:r>
    </w:p>
    <w:p w14:paraId="4CC6565F" w14:textId="19DB9258" w:rsidR="005B3EEC" w:rsidRDefault="005B3EEC" w:rsidP="005B3EEC">
      <w:r>
        <w:t>Spending more time on new technologies has been more often associated with adverse psychological consequences on mental stability and psychology.</w:t>
      </w:r>
      <w:r w:rsidR="008C5259">
        <w:t xml:space="preserve"> </w:t>
      </w:r>
      <w:r w:rsidR="008C5259">
        <w:fldChar w:fldCharType="begin"/>
      </w:r>
      <w:r w:rsidR="008C5259">
        <w:instrText xml:space="preserve"> ADDIN ZOTERO_ITEM CSL_CITATION {"citationID":"bYlX1ahi","properties":{"formattedCitation":"(Shen, 2020)","plainCitation":"(Shen, 2020)","noteIndex":0},"citationItems":[{"id":242,"uris":["http://zotero.org/users/local/90rMeuHC/items/Y7CL53Z6"],"itemData":{"id":242,"type":"webpage","title":"Is psychological resilience a protective factor between motivations and excessive smartphone use? - Xi Shen, 2020","URL":"https://journals.sagepub.com/doi/full/10.1017/prp.2020.10","author":[{"family":"Shen","given":"Xi"}],"accessed":{"date-parts":[["2024",11,29]]},"issued":{"date-parts":[["2020",10]]}}}],"schema":"https://github.com/citation-style-language/schema/raw/master/csl-citation.json"} </w:instrText>
      </w:r>
      <w:r w:rsidR="008C5259">
        <w:fldChar w:fldCharType="separate"/>
      </w:r>
      <w:r w:rsidR="008C5259" w:rsidRPr="008C5259">
        <w:rPr>
          <w:rFonts w:ascii="Aptos" w:hAnsi="Aptos"/>
        </w:rPr>
        <w:t xml:space="preserve">Shen, </w:t>
      </w:r>
      <w:r w:rsidR="008C5259">
        <w:rPr>
          <w:rFonts w:ascii="Aptos" w:hAnsi="Aptos"/>
        </w:rPr>
        <w:t>(</w:t>
      </w:r>
      <w:r w:rsidR="008C5259" w:rsidRPr="008C5259">
        <w:rPr>
          <w:rFonts w:ascii="Aptos" w:hAnsi="Aptos"/>
        </w:rPr>
        <w:t>2020)</w:t>
      </w:r>
      <w:r w:rsidR="008C5259">
        <w:fldChar w:fldCharType="end"/>
      </w:r>
      <w:r>
        <w:t xml:space="preserve"> and </w:t>
      </w:r>
      <w:r w:rsidR="008C5259">
        <w:fldChar w:fldCharType="begin"/>
      </w:r>
      <w:r w:rsidR="008C5259">
        <w:instrText xml:space="preserve"> ADDIN ZOTERO_ITEM CSL_CITATION {"citationID":"vqPP5zeN","properties":{"formattedCitation":"(Hou et al., 2017)","plainCitation":"(Hou et al., 2017)","noteIndex":0},"citationItems":[{"id":244,"uris":["http://zotero.org/users/local/90rMeuHC/items/YCD9LJUE"],"itemData":{"id":244,"type":"article-journal","abstract":"This study was aimed to test the association between perceived stress and problematic social networking site (SNS) usage, and to figure out whether psychological resilience moderated this relationship. The Perceived Stress Scale, Connor-Davidson Resilience Scale, and Facebook Intrusion Questionnaire were administered to 499 Chinese college students. The results showed that (1) perceived stress was positively associated with problematic SNS usage; (2) psychological resilience was negatively related with problematic SNS usage; and (3) psychological resilience moderated the relationship between perceived stress and problematic SNS usage. Specifically, the relationship between perceived stress and problematic SNS usage was statistically significant for students with a lower level of psychological resilience, while no significant association was found for those with a higher level of psychological resilience. The findings emphasize the importance of enhancing psychological resilience to decrease the likelihood of college students who experience higher level of stress from using SNS problematically.","container-title":"Personality and Individual Differences","DOI":"10.1016/j.paid.2016.12.048","ISSN":"0191-8869","journalAbbreviation":"Personality and Individual Differences","page":"61-66","source":"ScienceDirect","title":"Psychological resilience can help combat the effect of stress on problematic social networking site usage","volume":"109","author":[{"family":"Hou","given":"Xiang-Ling"},{"family":"Wang","given":"Hai-Zhen"},{"family":"Guo","given":"Cheng"},{"family":"Gaskin","given":"James"},{"family":"Rost","given":"Detlef H."},{"family":"Wang","given":"Jin-Liang"}],"issued":{"date-parts":[["2017",4,15]]}}}],"schema":"https://github.com/citation-style-language/schema/raw/master/csl-citation.json"} </w:instrText>
      </w:r>
      <w:r w:rsidR="008C5259">
        <w:fldChar w:fldCharType="separate"/>
      </w:r>
      <w:r w:rsidR="008C5259" w:rsidRPr="008C5259">
        <w:rPr>
          <w:rFonts w:ascii="Aptos" w:hAnsi="Aptos"/>
        </w:rPr>
        <w:t xml:space="preserve">Hou et al., </w:t>
      </w:r>
      <w:r w:rsidR="008C5259">
        <w:rPr>
          <w:rFonts w:ascii="Aptos" w:hAnsi="Aptos"/>
        </w:rPr>
        <w:t>(</w:t>
      </w:r>
      <w:r w:rsidR="008C5259" w:rsidRPr="008C5259">
        <w:rPr>
          <w:rFonts w:ascii="Aptos" w:hAnsi="Aptos"/>
        </w:rPr>
        <w:t>2017)</w:t>
      </w:r>
      <w:r w:rsidR="008C5259">
        <w:fldChar w:fldCharType="end"/>
      </w:r>
      <w:r w:rsidR="008C5259">
        <w:t xml:space="preserve"> </w:t>
      </w:r>
      <w:r>
        <w:t xml:space="preserve">studies suggest that the overreliance on smartphones and social media is helpful in cultivating psychological vulnerabilities, though resilience reduces adverse impact. For example, </w:t>
      </w:r>
      <w:r w:rsidR="008C5259">
        <w:fldChar w:fldCharType="begin"/>
      </w:r>
      <w:r w:rsidR="008C5259">
        <w:instrText xml:space="preserve"> ADDIN ZOTERO_ITEM CSL_CITATION {"citationID":"TEAVKNFo","properties":{"formattedCitation":"(Shen, 2020)","plainCitation":"(Shen, 2020)","noteIndex":0},"citationItems":[{"id":242,"uris":["http://zotero.org/users/local/90rMeuHC/items/Y7CL53Z6"],"itemData":{"id":242,"type":"webpage","title":"Is psychological resilience a protective factor between motivations and excessive smartphone use? - Xi Shen, 2020","URL":"https://journals.sagepub.com/doi/full/10.1017/prp.2020.10","author":[{"family":"Shen","given":"Xi"}],"accessed":{"date-parts":[["2024",11,29]]},"issued":{"date-parts":[["2020",10]]}}}],"schema":"https://github.com/citation-style-language/schema/raw/master/csl-citation.json"} </w:instrText>
      </w:r>
      <w:r w:rsidR="008C5259">
        <w:fldChar w:fldCharType="separate"/>
      </w:r>
      <w:r w:rsidR="008C5259" w:rsidRPr="008C5259">
        <w:rPr>
          <w:rFonts w:ascii="Aptos" w:hAnsi="Aptos"/>
        </w:rPr>
        <w:t xml:space="preserve">Shen, </w:t>
      </w:r>
      <w:r w:rsidR="008C5259">
        <w:rPr>
          <w:rFonts w:ascii="Aptos" w:hAnsi="Aptos"/>
        </w:rPr>
        <w:t>(</w:t>
      </w:r>
      <w:r w:rsidR="008C5259" w:rsidRPr="008C5259">
        <w:rPr>
          <w:rFonts w:ascii="Aptos" w:hAnsi="Aptos"/>
        </w:rPr>
        <w:t>2020)</w:t>
      </w:r>
      <w:r w:rsidR="008C5259">
        <w:fldChar w:fldCharType="end"/>
      </w:r>
      <w:r>
        <w:t xml:space="preserve"> posited that resilience mediates the relationship between the antecedents and the outcomes of compulsive mobile phone use. Similarly, </w:t>
      </w:r>
      <w:r w:rsidR="008C5259">
        <w:fldChar w:fldCharType="begin"/>
      </w:r>
      <w:r w:rsidR="008C5259">
        <w:instrText xml:space="preserve"> ADDIN ZOTERO_ITEM CSL_CITATION {"citationID":"Ubn4qYfh","properties":{"formattedCitation":"(Tsui &amp; Cheng, 2021)","plainCitation":"(Tsui &amp; Cheng, 2021)","noteIndex":0},"citationItems":[{"id":250,"uris":["http://zotero.org/users/local/90rMeuHC/items/2V7TFD7V"],"itemData":{"id":250,"type":"article-journal","abstract":"&lt;p&gt;In the present cyber age, Internet gaming disorder (IGD) and risky online behaviour are prevalent, and adolescents are especially vulnerable to such emergent problems. Few studies have explored the protective factors that mitigate harm caused by IGD and various common risky online behaviours. This study examined the prevalence of IGD and risky online behaviour, their hypothesised associations with depressive symptoms, and the beneficial role of psychological resilience as an underlying psychological mechanism. The participants included 1,099 Chinese junior secondary school students (33% boys, mean age = 13.5 years, age range = 10–17 years) who completed a battery of validated self-report questionnaires at their schools. The results revealed that 4% of the participants were at high risk of IGD and 6% were at an overall risk level of IGD. Depressive symptoms were positively associated with IGD and risky online behaviour, and psychological resilience mediated both of these associations. These results imply that clinicians and teachers should incorporate psychological resilience training into intervention approaches to mitigate IGD and risky online behaviour.&lt;/p&gt;","container-title":"Frontiers in Psychiatry","DOI":"10.3389/fpsyt.2021.722353","ISSN":"1664-0640","journalAbbreviation":"Front. Psychiatry","language":"English","note":"publisher: Frontiers","source":"Frontiers","title":"Internet Gaming Disorder, Risky Online Behaviour, and Mental Health in Hong Kong Adolescents: The Beneficial Role of Psychological Resilience","title-short":"Internet Gaming Disorder, Risky Online Behaviour, and Mental Health in Hong Kong Adolescents","URL":"https://www.frontiersin.org/journals/psychiatry/articles/10.3389/fpsyt.2021.722353/full","volume":"12","author":[{"family":"Tsui","given":"Yvonne Yin-yau"},{"family":"Cheng","given":"Cecilia"}],"accessed":{"date-parts":[["2024",11,29]]},"issued":{"date-parts":[["2021",10,15]]}}}],"schema":"https://github.com/citation-style-language/schema/raw/master/csl-citation.json"} </w:instrText>
      </w:r>
      <w:r w:rsidR="008C5259">
        <w:fldChar w:fldCharType="separate"/>
      </w:r>
      <w:r w:rsidR="008C5259" w:rsidRPr="008C5259">
        <w:rPr>
          <w:rFonts w:ascii="Aptos" w:hAnsi="Aptos"/>
        </w:rPr>
        <w:t xml:space="preserve">Tsui &amp; Cheng, </w:t>
      </w:r>
      <w:r w:rsidR="008C5259">
        <w:rPr>
          <w:rFonts w:ascii="Aptos" w:hAnsi="Aptos"/>
        </w:rPr>
        <w:t>(</w:t>
      </w:r>
      <w:r w:rsidR="008C5259" w:rsidRPr="008C5259">
        <w:rPr>
          <w:rFonts w:ascii="Aptos" w:hAnsi="Aptos"/>
        </w:rPr>
        <w:t>2021)</w:t>
      </w:r>
      <w:r w:rsidR="008C5259">
        <w:fldChar w:fldCharType="end"/>
      </w:r>
      <w:r>
        <w:t xml:space="preserve"> observed that psychological resilience could capture risky online behaviours and mental health problems demonstrating its protective function against cyber-quantity.</w:t>
      </w:r>
    </w:p>
    <w:p w14:paraId="6FEC6176" w14:textId="37562233" w:rsidR="005B3EEC" w:rsidRDefault="005B3EEC" w:rsidP="005B3EEC">
      <w:r>
        <w:t xml:space="preserve">However, some gaps within the framework exists. As </w:t>
      </w:r>
      <w:r w:rsidR="008C5259">
        <w:fldChar w:fldCharType="begin"/>
      </w:r>
      <w:r w:rsidR="008C5259">
        <w:instrText xml:space="preserve"> ADDIN ZOTERO_ITEM CSL_CITATION {"citationID":"YDrzXNYb","properties":{"formattedCitation":"(Wisniewski et al., 2015)","plainCitation":"(Wisniewski et al., 2015)","noteIndex":0},"citationItems":[{"id":249,"uris":["http://zotero.org/users/local/90rMeuHC/items/CI2EQG3J"],"itemData":{"id":249,"type":"paper-conference","abstract":"We cannot fully protect adolescents from experiencing online risks; however, we can aim to better understand how online risk experiences impact teens, factors that contribute to or prevent teens from exposure to risk, as well as factors that can protect teens from psychological harm in spite of online risk exposure. Through a web-based survey study of 75 adolescents in the US, we develop and empirically validate a theoretical model of adolescent resilience in the presence of online risks. We show evidence that resilience is a key factor in protecting teens from experiencing online risks, even when teens exhibit high levels of Internet addiction. Resilience also neutralizes the negative psychological effects associated with Internet addiction and online risk exposure. Therefore, we emphasize the importance of design solutions that foster teen resilience and strength building, as opposed to solutions targeted toward parents that often focus on restriction and risk prevention.","collection-title":"CHI '15","container-title":"Proceedings of the 33rd Annual ACM Conference on Human Factors in Computing Systems","DOI":"10.1145/2702123.2702240","event-place":"New York, NY, USA","ISBN":"978-1-4503-3145-6","page":"4029–4038","publisher":"Association for Computing Machinery","publisher-place":"New York, NY, USA","source":"ACM Digital Library","title":"Resilience Mitigates the Negative Effects of Adolescent Internet Addiction and Online Risk Exposure","URL":"https://doi.org/10.1145/2702123.2702240","author":[{"family":"Wisniewski","given":"Pamela"},{"family":"Jia","given":"Haiyan"},{"family":"Wang","given":"Na"},{"family":"Zheng","given":"Saijing"},{"family":"Xu","given":"Heng"},{"family":"Rosson","given":"Mary Beth"},{"family":"Carroll","given":"John M."}],"accessed":{"date-parts":[["2024",11,29]]},"issued":{"date-parts":[["2015",4,18]]}}}],"schema":"https://github.com/citation-style-language/schema/raw/master/csl-citation.json"} </w:instrText>
      </w:r>
      <w:r w:rsidR="008C5259">
        <w:fldChar w:fldCharType="separate"/>
      </w:r>
      <w:r w:rsidR="008C5259" w:rsidRPr="008C5259">
        <w:rPr>
          <w:rFonts w:ascii="Aptos" w:hAnsi="Aptos"/>
        </w:rPr>
        <w:t>Wisniewski et al.,</w:t>
      </w:r>
      <w:r w:rsidR="008C5259">
        <w:rPr>
          <w:rFonts w:ascii="Aptos" w:hAnsi="Aptos"/>
        </w:rPr>
        <w:t xml:space="preserve"> (</w:t>
      </w:r>
      <w:r w:rsidR="008C5259" w:rsidRPr="008C5259">
        <w:rPr>
          <w:rFonts w:ascii="Aptos" w:hAnsi="Aptos"/>
        </w:rPr>
        <w:t>2015)</w:t>
      </w:r>
      <w:r w:rsidR="008C5259">
        <w:fldChar w:fldCharType="end"/>
      </w:r>
      <w:r>
        <w:t xml:space="preserve"> and </w:t>
      </w:r>
      <w:r w:rsidR="008C5259">
        <w:fldChar w:fldCharType="begin"/>
      </w:r>
      <w:r w:rsidR="008C5259">
        <w:instrText xml:space="preserve"> ADDIN ZOTERO_ITEM CSL_CITATION {"citationID":"egPLp9UK","properties":{"formattedCitation":"(Hou et al., 2017)","plainCitation":"(Hou et al., 2017)","noteIndex":0},"citationItems":[{"id":244,"uris":["http://zotero.org/users/local/90rMeuHC/items/YCD9LJUE"],"itemData":{"id":244,"type":"article-journal","abstract":"This study was aimed to test the association between perceived stress and problematic social networking site (SNS) usage, and to figure out whether psychological resilience moderated this relationship. The Perceived Stress Scale, Connor-Davidson Resilience Scale, and Facebook Intrusion Questionnaire were administered to 499 Chinese college students. The results showed that (1) perceived stress was positively associated with problematic SNS usage; (2) psychological resilience was negatively related with problematic SNS usage; and (3) psychological resilience moderated the relationship between perceived stress and problematic SNS usage. Specifically, the relationship between perceived stress and problematic SNS usage was statistically significant for students with a lower level of psychological resilience, while no significant association was found for those with a higher level of psychological resilience. The findings emphasize the importance of enhancing psychological resilience to decrease the likelihood of college students who experience higher level of stress from using SNS problematically.","container-title":"Personality and Individual Differences","DOI":"10.1016/j.paid.2016.12.048","ISSN":"0191-8869","journalAbbreviation":"Personality and Individual Differences","page":"61-66","source":"ScienceDirect","title":"Psychological resilience can help combat the effect of stress on problematic social networking site usage","volume":"109","author":[{"family":"Hou","given":"Xiang-Ling"},{"family":"Wang","given":"Hai-Zhen"},{"family":"Guo","given":"Cheng"},{"family":"Gaskin","given":"James"},{"family":"Rost","given":"Detlef H."},{"family":"Wang","given":"Jin-Liang"}],"issued":{"date-parts":[["2017",4,15]]}}}],"schema":"https://github.com/citation-style-language/schema/raw/master/csl-citation.json"} </w:instrText>
      </w:r>
      <w:r w:rsidR="008C5259">
        <w:fldChar w:fldCharType="separate"/>
      </w:r>
      <w:r w:rsidR="008C5259" w:rsidRPr="008C5259">
        <w:rPr>
          <w:rFonts w:ascii="Aptos" w:hAnsi="Aptos"/>
        </w:rPr>
        <w:t>(Hou et al., 2017)</w:t>
      </w:r>
      <w:r w:rsidR="008C5259">
        <w:fldChar w:fldCharType="end"/>
      </w:r>
      <w:r>
        <w:t xml:space="preserve"> has postulated that resilience has a positive effect, there are others which highlight its relative inability to completely address digital stress </w:t>
      </w:r>
      <w:r w:rsidR="008C5259">
        <w:fldChar w:fldCharType="begin"/>
      </w:r>
      <w:r w:rsidR="008C5259">
        <w:instrText xml:space="preserve"> ADDIN ZOTERO_ITEM CSL_CITATION {"citationID":"ZBLvKcxM","properties":{"formattedCitation":"(Qi &amp; Yang, 2024)","plainCitation":"(Qi &amp; Yang, 2024)","noteIndex":0},"citationItems":[{"id":232,"uris":["http://zotero.org/users/local/90rMeuHC/items/FRYUGQIU"],"itemData":{"id":232,"type":"article-journal","abstract":"Improving adolescent digital resilience in the digital era, guiding adolescents to correctly face and adapt to the pressures, challenges, or adversities brought on by technology, and assisting adolescents in better adapting to digital life is an unavoidable task under the new normal of education and information technology changes. At this point, there is a need for more specialized studies on teenagers’ digital resilience and technology stress, which makes understanding the link and current state of adolescents’ digital resilience and technological stress challenging. This study aims to examine the current state, differences, and influencing factors of digital resilience and technological stress among adolescents in different settings (family, school, and leisure) and ultimately recommend interventions that promote digital resilience and reduce technological stress among adolescents. This study used a mixed-methods approach combining quantitative surveys and qualitative interviews to examine the current state of digital resilience and technological stress among adolescents aged 12 to 18 years (M</w:instrText>
      </w:r>
      <w:r w:rsidR="008C5259">
        <w:rPr>
          <w:rFonts w:ascii="Arial" w:hAnsi="Arial" w:cs="Arial"/>
        </w:rPr>
        <w:instrText> </w:instrText>
      </w:r>
      <w:r w:rsidR="008C5259">
        <w:instrText>=</w:instrText>
      </w:r>
      <w:r w:rsidR="008C5259">
        <w:rPr>
          <w:rFonts w:ascii="Arial" w:hAnsi="Arial" w:cs="Arial"/>
        </w:rPr>
        <w:instrText> </w:instrText>
      </w:r>
      <w:r w:rsidR="008C5259">
        <w:instrText>14.91, SD</w:instrText>
      </w:r>
      <w:r w:rsidR="008C5259">
        <w:rPr>
          <w:rFonts w:ascii="Arial" w:hAnsi="Arial" w:cs="Arial"/>
        </w:rPr>
        <w:instrText> </w:instrText>
      </w:r>
      <w:r w:rsidR="008C5259">
        <w:instrText>=</w:instrText>
      </w:r>
      <w:r w:rsidR="008C5259">
        <w:rPr>
          <w:rFonts w:ascii="Arial" w:hAnsi="Arial" w:cs="Arial"/>
        </w:rPr>
        <w:instrText> </w:instrText>
      </w:r>
      <w:r w:rsidR="008C5259">
        <w:instrText xml:space="preserve">1.994) from various educational institutions and backgrounds. The findings revealed a substantial inverse relationship between digital resilience and adolescent technology stress. Adolescents experience technological stress in various settings, including school, family and leisure. They also use distinct coping techniques for each type of stress and display different degrees of resilience and self-efficacy in overcoming technology stress in various situations. Several psychological, social, and environmental factors, such as gender, age, school dynamics, family influences, and leisure settings, all impact this delicate interaction. The findings add to our understanding of technology stress and digital resilience among teenagers in various situations in the digital era, and they have significant theoretical and practical implications for educators and related researchers. The current study points to future research directions for more extensively investigating digital resilience and technology stress among adolescents, displaying an opportunity for significant improvement in this crucial area.","container-title":"Education and Information Technologies","DOI":"10.1007/s10639-024-12595-1","ISSN":"1573-7608","issue":"14","journalAbbreviation":"Educ Inf Technol","language":"en","page":"19067-19113","source":"Springer Link","title":"Digital resilience and technological stress in adolescents: A mixed-methods study of factors and interventions","title-short":"Digital resilience and technological stress in adolescents","volume":"29","author":[{"family":"Qi","given":"Chunlin"},{"family":"Yang","given":"Nanchang"}],"issued":{"date-parts":[["2024",10,1]]}}}],"schema":"https://github.com/citation-style-language/schema/raw/master/csl-citation.json"} </w:instrText>
      </w:r>
      <w:r w:rsidR="008C5259">
        <w:fldChar w:fldCharType="separate"/>
      </w:r>
      <w:r w:rsidR="008C5259" w:rsidRPr="008C5259">
        <w:rPr>
          <w:rFonts w:ascii="Aptos" w:hAnsi="Aptos"/>
        </w:rPr>
        <w:t>(Qi &amp; Yang, 2024)</w:t>
      </w:r>
      <w:r w:rsidR="008C5259">
        <w:fldChar w:fldCharType="end"/>
      </w:r>
      <w:r>
        <w:t>. These discrepancies are because of methodological differences, including disparity in measures of resilience, types of digital exposures encountered, and the assessment time frames among several others.</w:t>
      </w:r>
    </w:p>
    <w:p w14:paraId="5A63DBBC" w14:textId="77777777" w:rsidR="005B3EEC" w:rsidRPr="00862071" w:rsidRDefault="005B3EEC" w:rsidP="005B3EEC">
      <w:r>
        <w:t>Current research data give credence to the hypothesis about adverse effects of the overuse of digital media on stress and psychological well-being of adolescents where wear and tear on psychological resources are likely to occur. However, risk continues to be the master key that depends on resilience to manage, and its efficiency is not stable.</w:t>
      </w:r>
    </w:p>
    <w:p w14:paraId="624768BD" w14:textId="024187FB" w:rsidR="005B3EEC" w:rsidRDefault="006F43A8" w:rsidP="006F43A8">
      <w:pPr>
        <w:pStyle w:val="Heading3"/>
      </w:pPr>
      <w:r w:rsidRPr="006F43A8">
        <w:t>Online interactions influencing well-being and stress management.</w:t>
      </w:r>
    </w:p>
    <w:p w14:paraId="5FDEA15E" w14:textId="3CB5A529" w:rsidR="0055330B" w:rsidRPr="0055330B" w:rsidRDefault="0055330B" w:rsidP="0055330B">
      <w:r w:rsidRPr="0055330B">
        <w:rPr>
          <w:lang w:val="en-US"/>
        </w:rPr>
        <w:t>Studies exploring the impact of online interactions on well-being and stress management show diverse findings and methodologies</w:t>
      </w:r>
      <w:r w:rsidRPr="0055330B">
        <w:t xml:space="preserve">. </w:t>
      </w:r>
      <w:r w:rsidR="00045C23">
        <w:fldChar w:fldCharType="begin"/>
      </w:r>
      <w:r w:rsidR="00045C23">
        <w:instrText xml:space="preserve"> ADDIN ZOTERO_ITEM CSL_CITATION {"citationID":"2Pt28i8g","properties":{"formattedCitation":"(Kroencke et al., 2023)","plainCitation":"(Kroencke et al., 2023)","noteIndex":0},"citationItems":[{"id":254,"uris":["http://zotero.org/users/local/90rMeuHC/items/VMA8IJG7"],"itemData":{"id":254,"type":"article-journal","abstract":"Decades of research show that people’s social lives are linked to their well-being. Yet, research on the relationship between social interactions and well-being has been largely inconclusive with regard to the effects of person–situation interactions, such as the interplay between contextual factors (e.g., interactions occurring in physical vs. digital contexts, different interaction partners) and dispositional tendencies (e.g., Big Five personality traits). Here, we report on exploratory and confirmatory findings from three large studies of college students (Study 1: N = 1,360; Study 2: N = 851; Study 3: N = 864) who completed a total of 139,363 experience sampling surveys (reporting on 87,976 social interactions). We focus on the effects of different modes of communication (face-to-face [FtF] interactions, computer-mediated communication [CMC], and mixed episodes [FtF + CMC]), and types of interaction partners (close peers, family members, and weak ties). Using multilevel structural equation modeling, we found that FtF interactions and mixed episodes were associated with highest well-being on the within-person level, and that these effects were particularly pronounced for individuals with high levels of neuroticism. CMC was related to lower well-being than FtF interactions, but higher well-being than not socializing at all. Regarding the type of interaction partner, individuals reported higher well-being after interactions with close peers than after interactions with family members and weak ties, and the difference between close peers and weak ties was larger for FtF interactions than for CMC. We discuss these findings with regard to theories of person–situation interactions and research on well-being and social interactions. (PsycInfo Database Record (c) 2023 APA, all rights reserved)","container-title":"Journal of Personality and Social Psychology","DOI":"10.1037/pspp0000422","ISSN":"1939-1315","issue":"2","note":"publisher-place: US\npublisher: American Psychological Association","page":"437-460","source":"APA PsycNet","title":"Well-being in social interactions: Examining personality-situation dynamics in face-to-face and computer-mediated communication","title-short":"Well-being in social interactions","volume":"124","author":[{"family":"Kroencke","given":"Lara"},{"family":"Harari","given":"Gabriella M."},{"family":"Back","given":"Mitja D."},{"family":"Wagner","given":"Jenny"}],"issued":{"date-parts":[["2023"]]}}}],"schema":"https://github.com/citation-style-language/schema/raw/master/csl-citation.json"} </w:instrText>
      </w:r>
      <w:r w:rsidR="00045C23">
        <w:fldChar w:fldCharType="separate"/>
      </w:r>
      <w:r w:rsidR="00045C23" w:rsidRPr="00045C23">
        <w:rPr>
          <w:rFonts w:ascii="Aptos" w:hAnsi="Aptos"/>
        </w:rPr>
        <w:t xml:space="preserve">Kroencke et al., </w:t>
      </w:r>
      <w:r w:rsidR="00045C23">
        <w:rPr>
          <w:rFonts w:ascii="Aptos" w:hAnsi="Aptos"/>
        </w:rPr>
        <w:t>(</w:t>
      </w:r>
      <w:r w:rsidR="00045C23" w:rsidRPr="00045C23">
        <w:rPr>
          <w:rFonts w:ascii="Aptos" w:hAnsi="Aptos"/>
        </w:rPr>
        <w:t>2023)</w:t>
      </w:r>
      <w:r w:rsidR="00045C23">
        <w:fldChar w:fldCharType="end"/>
      </w:r>
      <w:r w:rsidR="00045C23">
        <w:t xml:space="preserve"> </w:t>
      </w:r>
      <w:r w:rsidRPr="0055330B">
        <w:t xml:space="preserve">remarked that computer-mediated communication is beneficial for the well-being of an individual by providing limitless time for receiving messages at one’s appointment since such corresponds to  personality preference and rises and falls with personality characteristics. On the other hand, </w:t>
      </w:r>
      <w:r w:rsidR="00045C23">
        <w:fldChar w:fldCharType="begin"/>
      </w:r>
      <w:r w:rsidR="00045C23">
        <w:instrText xml:space="preserve"> ADDIN ZOTERO_ITEM CSL_CITATION {"citationID":"KaFpwhVC","properties":{"formattedCitation":"(Lee et al., 2019)","plainCitation":"(Lee et al., 2019)","noteIndex":0},"citationItems":[{"id":258,"uris":["http://zotero.org/users/local/90rMeuHC/items/32F6S4CE"],"itemData":{"id":258,"type":"article-journal","abstract":"Positive face-to-face human interactions are known to benefit well-being. Drawing upon previous work regarding the interference of media (via technological devices or print) in social interaction, the aim of this study was to identify whether using media during face-to-face interaction could potentially limit the positive effect of interaction on well-being. Participants were 437 university students who completed an online survey which assessed media multitasking behaviors, well-being (trait depression, trait anxiety, social anxiety, empathy, and psychological well-being), and personality traits (Big-5 and narcissism). Face-to-face interaction was positively associated with well-being. However, when media use during face-to-face interaction was considered, there was a negative relationship with well-being (more depression, more anxiety, and less psychological well-being). Those who used certain media types, such as phone or video chatting, listening to music, and gaming, while interacting with others, also had lower scores on measures of empathy. Regression analyses showed significant contributions by these media types to empathy levels, even after controlling for age, gender, and personality traits. Face-to-face media multitasking was related to higher levels of narcissism and neuroticism, and lower levels of agreeableness, conscientiousness, and openness. This study provides insight into the possible role of media multitasking during face-to-face interaction on psychosocial outcomes.","container-title":"Psychological Reports","DOI":"10.1177/0033294118770357","ISSN":"0033-2941","issue":"3","journalAbbreviation":"Psychol Rep","language":"en","note":"publisher: SAGE Publications Inc","page":"944-967","source":"SAGE Journals","title":"Using Media While Interacting Face-to-Face Is Associated With Psychosocial Well-Being and Personality Traits","volume":"122","author":[{"family":"Lee","given":"Mindy"},{"family":"Murphy","given":"Karen"},{"family":"Andrews","given":"Glenda"}],"issued":{"date-parts":[["2019",6,1]]}}}],"schema":"https://github.com/citation-style-language/schema/raw/master/csl-citation.json"} </w:instrText>
      </w:r>
      <w:r w:rsidR="00045C23">
        <w:fldChar w:fldCharType="separate"/>
      </w:r>
      <w:r w:rsidR="00045C23" w:rsidRPr="00045C23">
        <w:rPr>
          <w:rFonts w:ascii="Aptos" w:hAnsi="Aptos"/>
        </w:rPr>
        <w:t xml:space="preserve">Lee et al., </w:t>
      </w:r>
      <w:r w:rsidR="00045C23">
        <w:rPr>
          <w:rFonts w:ascii="Aptos" w:hAnsi="Aptos"/>
        </w:rPr>
        <w:t>(</w:t>
      </w:r>
      <w:r w:rsidR="00045C23" w:rsidRPr="00045C23">
        <w:rPr>
          <w:rFonts w:ascii="Aptos" w:hAnsi="Aptos"/>
        </w:rPr>
        <w:t>2019)</w:t>
      </w:r>
      <w:r w:rsidR="00045C23">
        <w:fldChar w:fldCharType="end"/>
      </w:r>
      <w:r w:rsidR="00045C23">
        <w:t xml:space="preserve"> </w:t>
      </w:r>
      <w:r w:rsidRPr="0055330B">
        <w:t>indicated that using media during face-to-face communication negatively affects the participants’ psychosocial wellbeing; the authors present multitasking as having a positive and negative side.</w:t>
      </w:r>
    </w:p>
    <w:p w14:paraId="7AE18CE7" w14:textId="308DD979" w:rsidR="0055330B" w:rsidRPr="0055330B" w:rsidRDefault="0055330B" w:rsidP="0055330B">
      <w:r w:rsidRPr="0055330B">
        <w:lastRenderedPageBreak/>
        <w:t xml:space="preserve">In the context of </w:t>
      </w:r>
      <w:r w:rsidRPr="0055330B">
        <w:rPr>
          <w:rFonts w:hint="eastAsia"/>
        </w:rPr>
        <w:t>’</w:t>
      </w:r>
      <w:r w:rsidRPr="0055330B">
        <w:t>scenario achievement’ that is warranted by the life satisfaction and perceived social support, supportive interaction conducted through online has been muttered by</w:t>
      </w:r>
      <w:r w:rsidR="00045C23">
        <w:t xml:space="preserve"> </w:t>
      </w:r>
      <w:r w:rsidR="00045C23">
        <w:fldChar w:fldCharType="begin"/>
      </w:r>
      <w:r w:rsidR="00045C23">
        <w:instrText xml:space="preserve"> ADDIN ZOTERO_ITEM CSL_CITATION {"citationID":"jZf5yoyA","properties":{"formattedCitation":"(Oh et al., 2023)","plainCitation":"(Oh et al., 2023)","noteIndex":0},"citationItems":[{"id":229,"uris":["http://zotero.org/users/local/90rMeuHC/items/HQKLEKHE"],"itemData":{"id":229,"type":"article-journal","abstract":"In the context of South Korea, the present study investigated the social benefits of utilizing the two popular metaverse platforms, Roblox and Zepeto. Focusing on young generations, millennials and Generation Z, it examined if enhanced social presence in the metaverse facilitates supportive interactions among young users, and if their active engagement in supportive interactions in the metaverse reduces their feelings of loneliness through enhanced social self-efficacy. A structural equation modeling with 300 cases of young Koreans yielded the following results. First, the social presence young users experienced in the metaverse platform significantly predicted the amount of supportive interactions they engaged in the metaverse. Second, the amount of supportive interactions in the metaverse positively predicted users' perception of social self-efficacy. Finally, social self-efficacy mediated the relationship between the amount of supportive interactions in the metaverse and young people's feelings of loneliness. The findings of this study provide implications on how to design features and services in the metaverse to maximize its social benefits to young users.","container-title":"Computers in Human Behavior","DOI":"10.1016/j.chb.2022.107498","ISSN":"0747-5632","journalAbbreviation":"Computers in Human Behavior","page":"107498","source":"ScienceDirect","title":"Social benefits of living in the metaverse: The relationships among social presence, supportive interaction, social self-efficacy, and feelings of loneliness","title-short":"Social benefits of living in the metaverse","volume":"139","author":[{"family":"Oh","given":"Hyun Jung"},{"family":"Kim","given":"Junghwan"},{"family":"Chang","given":"Jeongheon J. C."},{"family":"Park","given":"Nohil"},{"family":"Lee","given":"Sangrock"}],"issued":{"date-parts":[["2023",2,1]]}}}],"schema":"https://github.com/citation-style-language/schema/raw/master/csl-citation.json"} </w:instrText>
      </w:r>
      <w:r w:rsidR="00045C23">
        <w:fldChar w:fldCharType="separate"/>
      </w:r>
      <w:r w:rsidR="00045C23" w:rsidRPr="00045C23">
        <w:rPr>
          <w:rFonts w:ascii="Aptos" w:hAnsi="Aptos"/>
        </w:rPr>
        <w:t xml:space="preserve">Oh et al., </w:t>
      </w:r>
      <w:r w:rsidR="00045C23">
        <w:rPr>
          <w:rFonts w:ascii="Aptos" w:hAnsi="Aptos"/>
        </w:rPr>
        <w:t>(</w:t>
      </w:r>
      <w:r w:rsidR="00045C23" w:rsidRPr="00045C23">
        <w:rPr>
          <w:rFonts w:ascii="Aptos" w:hAnsi="Aptos"/>
        </w:rPr>
        <w:t>2023)</w:t>
      </w:r>
      <w:r w:rsidR="00045C23">
        <w:fldChar w:fldCharType="end"/>
      </w:r>
      <w:r w:rsidR="00045C23">
        <w:t xml:space="preserve"> </w:t>
      </w:r>
      <w:r w:rsidRPr="0055330B">
        <w:t xml:space="preserve">. However, there correlational approach, one cannot rule out reciprocal causal explanation’s scenario. On the other hand, </w:t>
      </w:r>
      <w:r w:rsidR="00045C23">
        <w:fldChar w:fldCharType="begin"/>
      </w:r>
      <w:r w:rsidR="00045C23">
        <w:instrText xml:space="preserve"> ADDIN ZOTERO_ITEM CSL_CITATION {"citationID":"raWccHKu","properties":{"formattedCitation":"(Utz &amp; Breuer, 2017)","plainCitation":"(Utz &amp; Breuer, 2017)","noteIndex":0},"citationItems":[{"id":264,"uris":["http://zotero.org/users/local/90rMeuHC/items/EZKCPNPP"],"itemData":{"id":264,"type":"article-journal","abstract":"Existing work on the effects of social network sites (SNS) on well-being has often stressed that SNS can help people gain social support from their online networks, which positively affects their well-being. However, the majority of studies in this area have been cross-sectional in nature and/or relied on student samples. Using data from six waves of a longitudinal study with a representative sample of Dutch Internet users, we first examined whether users and nonusers of SNS differ in online social support and well-being (as indicated by life satisfaction and stress). In a second step, we investigated in more detail how SNS use – more specifically, asking for advice and the number of strong ties on these SNS – are related to online social support, stress, and satisfaction with life. Overall, our results provide no evidence for SNS use and online social support affecting either stress or life satisfaction. SNS users reported more online social support than nonusers did, but also higher levels of stress; the two groups did not differ in overall life satisfaction. With regard to the underlying processes, we found positive cross-sectional and longitudinal relationships between asking for advice on SNS and online social support, indicating that SNS can be an effective tool for receiving social support. However, online social support was not related to higher life satisfaction or reduced stress 6 months later; instead, it seems that SNS users with lower life satisfaction and/or higher stress seek more social support online by asking for advice on SNS.","ISSN":"1864-1105","issue":"3","title":"The Relationship Between Use of Social Network Sites, Online Social Support, and Well-Being","volume":"29","author":[{"family":"Utz","given":"Sonja"},{"family":"Breuer","given":"Johannes"}],"issued":{"date-parts":[["2017",9]]}}}],"schema":"https://github.com/citation-style-language/schema/raw/master/csl-citation.json"} </w:instrText>
      </w:r>
      <w:r w:rsidR="00045C23">
        <w:fldChar w:fldCharType="separate"/>
      </w:r>
      <w:r w:rsidR="00045C23" w:rsidRPr="00045C23">
        <w:rPr>
          <w:rFonts w:ascii="Aptos" w:hAnsi="Aptos"/>
        </w:rPr>
        <w:t xml:space="preserve">Utz &amp; Breuer, </w:t>
      </w:r>
      <w:r w:rsidR="00045C23">
        <w:rPr>
          <w:rFonts w:ascii="Aptos" w:hAnsi="Aptos"/>
        </w:rPr>
        <w:t>(</w:t>
      </w:r>
      <w:r w:rsidR="00045C23" w:rsidRPr="00045C23">
        <w:rPr>
          <w:rFonts w:ascii="Aptos" w:hAnsi="Aptos"/>
        </w:rPr>
        <w:t>2017)</w:t>
      </w:r>
      <w:r w:rsidR="00045C23">
        <w:fldChar w:fldCharType="end"/>
      </w:r>
      <w:r w:rsidR="00045C23">
        <w:t xml:space="preserve"> </w:t>
      </w:r>
      <w:r w:rsidRPr="0055330B">
        <w:t xml:space="preserve">found stress as a negative outcome of excessive use of SNS due to visibility pressure. Moreover, other negative emotions associated with online interaction are listed by </w:t>
      </w:r>
      <w:r w:rsidR="00045C23">
        <w:fldChar w:fldCharType="begin"/>
      </w:r>
      <w:r w:rsidR="00045C23">
        <w:instrText xml:space="preserve"> ADDIN ZOTERO_ITEM CSL_CITATION {"citationID":"JiNnENI8","properties":{"formattedCitation":"(Chen, 2019)","plainCitation":"(Chen, 2019)","noteIndex":0},"citationItems":[{"id":255,"uris":["http://zotero.org/users/local/90rMeuHC/items/HB4GA3DG"],"itemData":{"id":255,"type":"article-journal","abstract":"I proposed a conceptual model that assumes communication anxiety leads to preference for online social interaction (POSI), which in turn leads to loneliness, resulting in a negative influence on well-being. I collected data from college students (N = 336) taking an introductory communication course at a public university in the U.S. and analyzed the model using PROCESS. Findings revealed that communication anxiety increases POSI and loneliness but reduces well-being; POSI is positively associated with loneliness but is not associated with well-being. The one-mediator path from communication anxiety to well-being via POSI is not significant, but the one-mediator path from communication anxiety to well-being via loneliness is significant. The two-mediator path from communication anxiety to well-being through POSI and then through loneliness is also significant. I also conducted path analyses to examine the fit indices of a modified optimal model and an alternative model and found that the former is superior to the latter. Thus, I concluded that the mediation path from communication anxiety to well-being is more likely to be first through POSI and then through loneliness.","container-title":"International Journal of Communication","ISSN":"1932-8036","issue":"0","language":"en","license":"The  International Journal of Communication  is an academic journal. As such, it is dedicated to the open exchange of information. For this reason, IJoC is freely available to individuals and institutions. Copies of this journal or articles in this journal may be distributed for research or educational purposes free of charge and without permission. However, commercial use of the IJoC website or the articles contained herein is expressly prohibited without the written consent of the editor. Authors who publish in The  International Journal of Communication  will release their articles under the   Creative Commons Attribution Non-Commercial No Derivatives (by-nc-nd) license  . This license allows anyone to copy and distribute the article for non-commercial purposes provided that appropriate attribution is given. For details of the rights authors grants users of their work, see the  \"human-readable summary\" of the license , with a link to the full license. (Note that \"you\" refers to a user, not an author, in the summary.) This journal utilizes the  LOCKSS system to create a distributed archiving system among participating libraries and permits those libraries to create permanent archives of the journal for purposes of preservation and restoration. The publisher perpetually authorizes participants in the LOCKSS system to archive and restore our publication through the LOCKSS System for the benefit of all LOCKSS System participants. Specifically participating libraries may:  Collect and preserve currently accessible materials;  Use material consistent with original license terms;  Provide copies to other LOCKSS appliances for purposes of audit and repair.        Fair Use The U.S. Copyright Act of 1976 specifies, in Section 107, the terms of the Fair Use exception: Notwithstanding the provisions of sections 106 and 106A, the fair use of a copyrighted work, including such use by reproduction in copies or phonorecords or by any other means specified by that section, for purposes such as criticism, comment, news reporting, teaching (including multiple copies for classroom use), scholarship, or research, is not an infringement of copyright. In determining whether the use made of a work in any particular case is a fair use the factors to be considered shall include:  the purpose and character of the use, including whether such use is of a commercial nature or is for nonprofit educational purposes;  the nature of the copyrighted work;  the amount and substantiality of the portion used in relation to the copyrighted work as a whole; &amp;amp;  the effect of the use upon the potential market for or value of the copyrighted work.   The fact that a work is unpublished shall not itself bar a finding of fair use if such finding is made upon consideration of all the above factors. In accord with these provisions, the  International Journal of Communication  believes in the vigorous assertion and defense of Fair Use by scholars engaged in academic research, teaching and non-commercial publishing. Thus, we view the inclusion of “quotations” from existing print, visual, audio and audio-visual texts to be appropriate examples of Fair Use, as are reproductions of visual images for the purpose of scholarly analysis. We encourage authors to obtain appropriate permissions to use materials originally produced by others, but do not require such permissions as long as the usage of such materials falls within the boundaries of Fair Use.  The  International Journal of Communication  encourages authors to employ fair use in their scholarly publishing wherever appropriate. Fair use is the right to use unlicensed copyrighted material (whether it is text, images, audio-visual, or other) in your own work, in some circumstances. We consult the  Code of Best Practices in Fair Use for Scholarly Research in Communication , created by the International Communication Association and endorsed by the National Communication Association, and you should too. If you have any questions about whether fair use applies to your uses of copyrighted material (whether it is text, images, audio-visual, or other) in your scholarship, simply include your rationale, grounded in the Best Practices, as a supplementary document with your submission.","note":"number: 0","page":"19","source":"ijoc.org","title":"How Does Communication Anxiety Influence Well-Being? Examining the Mediating Roles of Preference for Online Social Interaction (POSI) and Loneliness","title-short":"How Does Communication Anxiety Influence Well-Being?","volume":"13","author":[{"family":"Chen","given":"Yixin"}],"issued":{"date-parts":[["2019",9,22]]}}}],"schema":"https://github.com/citation-style-language/schema/raw/master/csl-citation.json"} </w:instrText>
      </w:r>
      <w:r w:rsidR="00045C23">
        <w:fldChar w:fldCharType="separate"/>
      </w:r>
      <w:r w:rsidR="00045C23" w:rsidRPr="00045C23">
        <w:rPr>
          <w:rFonts w:ascii="Aptos" w:hAnsi="Aptos"/>
        </w:rPr>
        <w:t xml:space="preserve">Chen, </w:t>
      </w:r>
      <w:r w:rsidR="00045C23">
        <w:rPr>
          <w:rFonts w:ascii="Aptos" w:hAnsi="Aptos"/>
        </w:rPr>
        <w:t>(</w:t>
      </w:r>
      <w:r w:rsidR="00045C23" w:rsidRPr="00045C23">
        <w:rPr>
          <w:rFonts w:ascii="Aptos" w:hAnsi="Aptos"/>
        </w:rPr>
        <w:t>2019)</w:t>
      </w:r>
      <w:r w:rsidR="00045C23">
        <w:fldChar w:fldCharType="end"/>
      </w:r>
      <w:r w:rsidR="00045C23">
        <w:t xml:space="preserve"> </w:t>
      </w:r>
      <w:r w:rsidRPr="0055330B">
        <w:t>that result from connectivity and feedback loops among young people.</w:t>
      </w:r>
    </w:p>
    <w:p w14:paraId="39E7807D" w14:textId="77777777" w:rsidR="0055330B" w:rsidRPr="0055330B" w:rsidRDefault="0055330B" w:rsidP="0055330B">
      <w:r w:rsidRPr="0055330B">
        <w:t>These studies raise such concerns as use of self-reported data and failure to conduct analyses across time. There is a need to study the relationship between social media use, on one side, and stress presence or relief on the other side, in greater detail, especially using more rigorous longitudinal study designs to establish causality.</w:t>
      </w:r>
    </w:p>
    <w:p w14:paraId="245E15A9" w14:textId="14B797CE" w:rsidR="00F820B0" w:rsidRDefault="00F820B0" w:rsidP="008F3AD1">
      <w:pPr>
        <w:pStyle w:val="Heading2"/>
      </w:pPr>
      <w:r w:rsidRPr="00F820B0">
        <w:t>Conclusion</w:t>
      </w:r>
    </w:p>
    <w:p w14:paraId="7C9ADB6D" w14:textId="1BF625B8" w:rsidR="006D1567" w:rsidRDefault="006D1567" w:rsidP="006D1567">
      <w:r w:rsidRPr="00872D3D">
        <w:rPr>
          <w:lang w:val="en-US"/>
        </w:rPr>
        <w:t xml:space="preserve">This study has shed light on the complex relationship between digital media exposure and psychological resilience among young adults, offering valuable insights into both the opportunities and challenges of digital engagement. </w:t>
      </w:r>
      <w:r>
        <w:t xml:space="preserve">Accordingly, the findings reiterate that content and communication through digital media have opportunities for socio-learning, skill development, and support for emotional well-being but include stress and strain related to anxiety and depression and the depletion of self-confidence through experiences such as cyberbullying and social comparison. Both effects </w:t>
      </w:r>
      <w:r w:rsidR="001906AA">
        <w:t>show</w:t>
      </w:r>
      <w:r>
        <w:t xml:space="preserve"> the importance of grasping the role of digital media in resilience enhancement and psychological well-being in young people. </w:t>
      </w:r>
    </w:p>
    <w:p w14:paraId="5BE0CF98" w14:textId="77777777" w:rsidR="006D1567" w:rsidRDefault="006D1567" w:rsidP="006D1567">
      <w:r>
        <w:t xml:space="preserve">Given that psychological resilience is a complex and captures wide variety of personal, relational, and technological factors, that could differ strongly in different cultural and economic environments, then it is quite comprehensible that the results of their comparison are inconclusive. Furthermore, characterized by feature overhead, the study also emphasizes the importance of digital literacy and mindfulness as the protective factors; however, it does not consider the idea of the sustainability of the proposed interventions in the long term. The future development or adjustment of these mechanism </w:t>
      </w:r>
      <w:r>
        <w:lastRenderedPageBreak/>
        <w:t>remains an important area of research interest given the dynamic and fluidity of digital contexts.</w:t>
      </w:r>
    </w:p>
    <w:p w14:paraId="0EC0E223" w14:textId="77777777" w:rsidR="006D1567" w:rsidRDefault="006D1567" w:rsidP="006D1567">
      <w:r>
        <w:t>Future research could be more comprehensive, and especially longitudinal, to deliver deeper insight into those enduring effects roaming psychological well-being and the efficacy of resilience-establishing intercessions for digital media, as well as how such intercessions may vary between different community groups and over an extensive timeframe. Moreover, the investigation of selected digital technologies and their provided effects on people’s psychological well-being may help to develop the measures that might decrease dangerous consequences, therefore increase positive outcomes. This would safeguard the usage of digital solutions in that the latter would be used to create positive change especially in helping the target population cope with adversity.</w:t>
      </w:r>
    </w:p>
    <w:p w14:paraId="18B00F7D" w14:textId="77777777" w:rsidR="006D1567" w:rsidRPr="00F638F5" w:rsidRDefault="006D1567" w:rsidP="006D1567">
      <w:r>
        <w:t>This study stresses the need for considering the double-sided role of digital media to the lives of young adults. To take fullest advantage of the online communities and safety from the negative impacts and drawbacks of over exposure to digital technology stakeholders such as educators, policy makers and developers of the community platforms should understand the relationship between positive impacts and negative effects of exposure to digital technologies. This balance is critical when preparing young adults for the lives ahead by making sure they are ready for a world that is rapidly turning digital. New developments in digital media suggest that the intervention focus derived from this study should aim to enhance psychological resilience of young adults and prevent digital media from becoming a potential source of harm.</w:t>
      </w:r>
    </w:p>
    <w:p w14:paraId="4A6F3EE3" w14:textId="77777777" w:rsidR="00D001A5" w:rsidRDefault="00D001A5">
      <w:pPr>
        <w:spacing w:line="259" w:lineRule="auto"/>
        <w:jc w:val="left"/>
        <w:rPr>
          <w:rFonts w:asciiTheme="majorHAnsi" w:eastAsiaTheme="majorEastAsia" w:hAnsiTheme="majorHAnsi" w:cstheme="majorBidi"/>
          <w:color w:val="0F4761" w:themeColor="accent1" w:themeShade="BF"/>
          <w:sz w:val="28"/>
          <w:szCs w:val="32"/>
        </w:rPr>
      </w:pPr>
      <w:r>
        <w:br w:type="page"/>
      </w:r>
    </w:p>
    <w:p w14:paraId="534F195B" w14:textId="77777777" w:rsidR="00D001A5" w:rsidRDefault="00D001A5" w:rsidP="00D001A5">
      <w:pPr>
        <w:pStyle w:val="Heading2"/>
      </w:pPr>
      <w:r>
        <w:lastRenderedPageBreak/>
        <w:t>References</w:t>
      </w:r>
    </w:p>
    <w:p w14:paraId="28BB4680" w14:textId="77777777" w:rsidR="00045C23" w:rsidRPr="00045C23" w:rsidRDefault="00D001A5" w:rsidP="001906AA">
      <w:pPr>
        <w:pStyle w:val="Bibliography"/>
        <w:jc w:val="left"/>
      </w:pPr>
      <w:r>
        <w:fldChar w:fldCharType="begin"/>
      </w:r>
      <w:r>
        <w:instrText xml:space="preserve"> ADDIN ZOTERO_BIBL {"uncited":[],"omitted":[],"custom":[]} CSL_BIBLIOGRAPHY </w:instrText>
      </w:r>
      <w:r>
        <w:fldChar w:fldCharType="separate"/>
      </w:r>
      <w:r w:rsidR="00045C23" w:rsidRPr="00045C23">
        <w:t xml:space="preserve">Alhawsawi, H., Alhawsawi, S., &amp; </w:t>
      </w:r>
      <w:proofErr w:type="spellStart"/>
      <w:r w:rsidR="00045C23" w:rsidRPr="00045C23">
        <w:t>Sadeck</w:t>
      </w:r>
      <w:proofErr w:type="spellEnd"/>
      <w:r w:rsidR="00045C23" w:rsidRPr="00045C23">
        <w:t xml:space="preserve">, O. (2023). Understanding resilience and coping in a digitally transformed educational environment during COVID-19. </w:t>
      </w:r>
      <w:r w:rsidR="00045C23" w:rsidRPr="00045C23">
        <w:rPr>
          <w:i/>
          <w:iCs/>
        </w:rPr>
        <w:t>Journal of Further and Higher Education</w:t>
      </w:r>
      <w:r w:rsidR="00045C23" w:rsidRPr="00045C23">
        <w:t xml:space="preserve">, </w:t>
      </w:r>
      <w:r w:rsidR="00045C23" w:rsidRPr="00045C23">
        <w:rPr>
          <w:i/>
          <w:iCs/>
        </w:rPr>
        <w:t>47</w:t>
      </w:r>
      <w:r w:rsidR="00045C23" w:rsidRPr="00045C23">
        <w:t>(2), 242–254. https://doi.org/10.1080/0309877X.2022.2106124</w:t>
      </w:r>
    </w:p>
    <w:p w14:paraId="338C71EB" w14:textId="77777777" w:rsidR="00045C23" w:rsidRPr="00045C23" w:rsidRDefault="00045C23" w:rsidP="001906AA">
      <w:pPr>
        <w:pStyle w:val="Bibliography"/>
        <w:jc w:val="left"/>
      </w:pPr>
      <w:r w:rsidRPr="00045C23">
        <w:t xml:space="preserve">Ali, A., Deniz, U., Gabriella, C., &amp; Trenton, W. (2024). </w:t>
      </w:r>
      <w:r w:rsidRPr="00045C23">
        <w:rPr>
          <w:i/>
          <w:iCs/>
        </w:rPr>
        <w:t xml:space="preserve">Integrating Psychological Resilience, Stress, and Coping in Entrepreneurship: A Critical Review and Research Agenda—Ali E. Ahmed, Deniz </w:t>
      </w:r>
      <w:proofErr w:type="spellStart"/>
      <w:r w:rsidRPr="00045C23">
        <w:rPr>
          <w:i/>
          <w:iCs/>
        </w:rPr>
        <w:t>Ucbasaran</w:t>
      </w:r>
      <w:proofErr w:type="spellEnd"/>
      <w:r w:rsidRPr="00045C23">
        <w:rPr>
          <w:i/>
          <w:iCs/>
        </w:rPr>
        <w:t>, Gabriella Cacciotti, Trenton A. Williams, 2022</w:t>
      </w:r>
      <w:r w:rsidRPr="00045C23">
        <w:t>. https://journals.sagepub.com/doi/full/10.1177/10422587211046542</w:t>
      </w:r>
    </w:p>
    <w:p w14:paraId="2DFB20E9" w14:textId="77777777" w:rsidR="00045C23" w:rsidRPr="00045C23" w:rsidRDefault="00045C23" w:rsidP="001906AA">
      <w:pPr>
        <w:pStyle w:val="Bibliography"/>
        <w:jc w:val="left"/>
      </w:pPr>
      <w:r w:rsidRPr="00045C23">
        <w:t xml:space="preserve">Bonsaksen, T., </w:t>
      </w:r>
      <w:proofErr w:type="spellStart"/>
      <w:r w:rsidRPr="00045C23">
        <w:t>Steigen</w:t>
      </w:r>
      <w:proofErr w:type="spellEnd"/>
      <w:r w:rsidRPr="00045C23">
        <w:t xml:space="preserve">, A. M., Stea, T. H., </w:t>
      </w:r>
      <w:proofErr w:type="spellStart"/>
      <w:r w:rsidRPr="00045C23">
        <w:t>Kleppang</w:t>
      </w:r>
      <w:proofErr w:type="spellEnd"/>
      <w:r w:rsidRPr="00045C23">
        <w:t xml:space="preserve">, A. L., Lien, L., &amp; Leonhardt, M. (2023). Negative social media-related experiences and lower general self-efficacy are associated with depressive symptoms in adolescents. </w:t>
      </w:r>
      <w:r w:rsidRPr="00045C23">
        <w:rPr>
          <w:i/>
          <w:iCs/>
        </w:rPr>
        <w:t>Frontiers in Public Health</w:t>
      </w:r>
      <w:r w:rsidRPr="00045C23">
        <w:t xml:space="preserve">, </w:t>
      </w:r>
      <w:r w:rsidRPr="00045C23">
        <w:rPr>
          <w:i/>
          <w:iCs/>
        </w:rPr>
        <w:t>10</w:t>
      </w:r>
      <w:r w:rsidRPr="00045C23">
        <w:t>, 1037375. https://doi.org/10.3389/fpubh.2022.1037375</w:t>
      </w:r>
    </w:p>
    <w:p w14:paraId="162A4AA3" w14:textId="77777777" w:rsidR="00045C23" w:rsidRPr="00045C23" w:rsidRDefault="00045C23" w:rsidP="001906AA">
      <w:pPr>
        <w:pStyle w:val="Bibliography"/>
        <w:jc w:val="left"/>
      </w:pPr>
      <w:r w:rsidRPr="00045C23">
        <w:t xml:space="preserve">Breen, B. (2024, March). </w:t>
      </w:r>
      <w:r w:rsidRPr="00045C23">
        <w:rPr>
          <w:i/>
          <w:iCs/>
        </w:rPr>
        <w:t>Social Media as a Predictor of Resilience Development and Coping Abilities/Styles – A Quantitative Analysis—ProQuest</w:t>
      </w:r>
      <w:r w:rsidRPr="00045C23">
        <w:t>. https://www.proquest.com/openview/9d01bb93756b4654323f58fcd238f309/1?pq-origsite=gscholar&amp;cbl=18750&amp;diss=y</w:t>
      </w:r>
    </w:p>
    <w:p w14:paraId="6F7E0755" w14:textId="77777777" w:rsidR="00045C23" w:rsidRPr="00045C23" w:rsidRDefault="00045C23" w:rsidP="001906AA">
      <w:pPr>
        <w:pStyle w:val="Bibliography"/>
        <w:jc w:val="left"/>
      </w:pPr>
      <w:r w:rsidRPr="00045C23">
        <w:t xml:space="preserve">Cellini, N., Canale, N., Mioni, G., &amp; Costa, S. (2020). Changes in sleep pattern, sense of time and digital media use during COVID-19 lockdown in Italy. </w:t>
      </w:r>
      <w:r w:rsidRPr="00045C23">
        <w:rPr>
          <w:i/>
          <w:iCs/>
        </w:rPr>
        <w:t>Journal of Sleep Research</w:t>
      </w:r>
      <w:r w:rsidRPr="00045C23">
        <w:t xml:space="preserve">, </w:t>
      </w:r>
      <w:r w:rsidRPr="00045C23">
        <w:rPr>
          <w:i/>
          <w:iCs/>
        </w:rPr>
        <w:t>29</w:t>
      </w:r>
      <w:r w:rsidRPr="00045C23">
        <w:t>(4), e13074. https://doi.org/10.1111/jsr.13074</w:t>
      </w:r>
    </w:p>
    <w:p w14:paraId="50EC49F4" w14:textId="77777777" w:rsidR="00045C23" w:rsidRPr="00045C23" w:rsidRDefault="00045C23" w:rsidP="001906AA">
      <w:pPr>
        <w:pStyle w:val="Bibliography"/>
        <w:jc w:val="left"/>
      </w:pPr>
      <w:r w:rsidRPr="00045C23">
        <w:t xml:space="preserve">Chen, Y. (2019). How Does Communication Anxiety Influence Well-Being? Examining the Mediating Roles of Preference for Online Social Interaction (POSI) and Loneliness. </w:t>
      </w:r>
      <w:r w:rsidRPr="00045C23">
        <w:rPr>
          <w:i/>
          <w:iCs/>
        </w:rPr>
        <w:t>International Journal of Communication</w:t>
      </w:r>
      <w:r w:rsidRPr="00045C23">
        <w:t xml:space="preserve">, </w:t>
      </w:r>
      <w:r w:rsidRPr="00045C23">
        <w:rPr>
          <w:i/>
          <w:iCs/>
        </w:rPr>
        <w:t>13</w:t>
      </w:r>
      <w:r w:rsidRPr="00045C23">
        <w:t>(0), Article 0.</w:t>
      </w:r>
    </w:p>
    <w:p w14:paraId="13DDFC12" w14:textId="77777777" w:rsidR="00045C23" w:rsidRPr="00045C23" w:rsidRDefault="00045C23" w:rsidP="001906AA">
      <w:pPr>
        <w:pStyle w:val="Bibliography"/>
        <w:jc w:val="left"/>
      </w:pPr>
      <w:r w:rsidRPr="00045C23">
        <w:lastRenderedPageBreak/>
        <w:t xml:space="preserve">Choi, M. (2020). Association of eHealth Use, Literacy, Informational Social Support, and Health-Promoting </w:t>
      </w:r>
      <w:proofErr w:type="spellStart"/>
      <w:r w:rsidRPr="00045C23">
        <w:t>Behaviors</w:t>
      </w:r>
      <w:proofErr w:type="spellEnd"/>
      <w:r w:rsidRPr="00045C23">
        <w:t xml:space="preserve">: Mediation of Health Self-Efficacy. </w:t>
      </w:r>
      <w:r w:rsidRPr="00045C23">
        <w:rPr>
          <w:i/>
          <w:iCs/>
        </w:rPr>
        <w:t>International Journal of Environmental Research and Public Health</w:t>
      </w:r>
      <w:r w:rsidRPr="00045C23">
        <w:t xml:space="preserve">, </w:t>
      </w:r>
      <w:r w:rsidRPr="00045C23">
        <w:rPr>
          <w:i/>
          <w:iCs/>
        </w:rPr>
        <w:t>17</w:t>
      </w:r>
      <w:r w:rsidRPr="00045C23">
        <w:t>(21), Article 21. https://doi.org/10.3390/ijerph17217890</w:t>
      </w:r>
    </w:p>
    <w:p w14:paraId="461BFDA1" w14:textId="77777777" w:rsidR="00045C23" w:rsidRPr="00045C23" w:rsidRDefault="00045C23" w:rsidP="001906AA">
      <w:pPr>
        <w:pStyle w:val="Bibliography"/>
        <w:jc w:val="left"/>
      </w:pPr>
      <w:r w:rsidRPr="00045C23">
        <w:t xml:space="preserve">Consensus. (2024). </w:t>
      </w:r>
      <w:r w:rsidRPr="00045C23">
        <w:rPr>
          <w:i/>
          <w:iCs/>
        </w:rPr>
        <w:t xml:space="preserve">What Is </w:t>
      </w:r>
      <w:proofErr w:type="gramStart"/>
      <w:r w:rsidRPr="00045C23">
        <w:rPr>
          <w:i/>
          <w:iCs/>
        </w:rPr>
        <w:t>The</w:t>
      </w:r>
      <w:proofErr w:type="gramEnd"/>
      <w:r w:rsidRPr="00045C23">
        <w:rPr>
          <w:i/>
          <w:iCs/>
        </w:rPr>
        <w:t xml:space="preserve"> Impact Of Online Social Networks On Community Building And Social Support? - Consensus Academic Search Engine</w:t>
      </w:r>
      <w:r w:rsidRPr="00045C23">
        <w:t>. https://consensus.app/questions/what-impact-online-social-networks-community-building/</w:t>
      </w:r>
    </w:p>
    <w:p w14:paraId="3ADDE115" w14:textId="77777777" w:rsidR="00045C23" w:rsidRPr="00045C23" w:rsidRDefault="00045C23" w:rsidP="001906AA">
      <w:pPr>
        <w:pStyle w:val="Bibliography"/>
        <w:jc w:val="left"/>
      </w:pPr>
      <w:r w:rsidRPr="00045C23">
        <w:t xml:space="preserve">Coyne, L. (2024). </w:t>
      </w:r>
      <w:r w:rsidRPr="00045C23">
        <w:rPr>
          <w:i/>
          <w:iCs/>
        </w:rPr>
        <w:t xml:space="preserve">Here’s How </w:t>
      </w:r>
      <w:proofErr w:type="gramStart"/>
      <w:r w:rsidRPr="00045C23">
        <w:rPr>
          <w:i/>
          <w:iCs/>
        </w:rPr>
        <w:t>Social Media</w:t>
      </w:r>
      <w:proofErr w:type="gramEnd"/>
      <w:r w:rsidRPr="00045C23">
        <w:rPr>
          <w:i/>
          <w:iCs/>
        </w:rPr>
        <w:t xml:space="preserve"> Affects Your Mental Health | McLean Hospital</w:t>
      </w:r>
      <w:r w:rsidRPr="00045C23">
        <w:t>. https://www.mcleanhospital.org/essential/it-or-not-social-medias-affecting-your-mental-health</w:t>
      </w:r>
    </w:p>
    <w:p w14:paraId="6D10A311" w14:textId="77777777" w:rsidR="00045C23" w:rsidRPr="00045C23" w:rsidRDefault="00045C23" w:rsidP="001906AA">
      <w:pPr>
        <w:pStyle w:val="Bibliography"/>
        <w:jc w:val="left"/>
      </w:pPr>
      <w:r w:rsidRPr="00045C23">
        <w:t xml:space="preserve">Den Hartigh, R. J. R., &amp; Hill, Y. (2022). Conceptualizing and measuring psychological resilience: What can we learn from physics? </w:t>
      </w:r>
      <w:r w:rsidRPr="00045C23">
        <w:rPr>
          <w:i/>
          <w:iCs/>
        </w:rPr>
        <w:t>New Ideas in Psychology</w:t>
      </w:r>
      <w:r w:rsidRPr="00045C23">
        <w:t xml:space="preserve">, </w:t>
      </w:r>
      <w:r w:rsidRPr="00045C23">
        <w:rPr>
          <w:i/>
          <w:iCs/>
        </w:rPr>
        <w:t>66</w:t>
      </w:r>
      <w:r w:rsidRPr="00045C23">
        <w:t>, 100934. https://doi.org/10.1016/j.newideapsych.2022.100934</w:t>
      </w:r>
    </w:p>
    <w:p w14:paraId="324CA51C" w14:textId="77777777" w:rsidR="00045C23" w:rsidRPr="00045C23" w:rsidRDefault="00045C23" w:rsidP="001906AA">
      <w:pPr>
        <w:pStyle w:val="Bibliography"/>
        <w:jc w:val="left"/>
      </w:pPr>
      <w:r w:rsidRPr="00045C23">
        <w:t xml:space="preserve">Denckla, C. A., Cicchetti, D., </w:t>
      </w:r>
      <w:proofErr w:type="spellStart"/>
      <w:r w:rsidRPr="00045C23">
        <w:t>Kubzansky</w:t>
      </w:r>
      <w:proofErr w:type="spellEnd"/>
      <w:r w:rsidRPr="00045C23">
        <w:t xml:space="preserve">, L. D., Seedat, S., Teicher, M. H., Williams, D. R., &amp; Koenen, K. C. (2020). Psychological resilience: An update on definitions, a critical appraisal, and research recommendations. </w:t>
      </w:r>
      <w:r w:rsidRPr="00045C23">
        <w:rPr>
          <w:i/>
          <w:iCs/>
        </w:rPr>
        <w:t xml:space="preserve">European Journal of </w:t>
      </w:r>
      <w:proofErr w:type="spellStart"/>
      <w:r w:rsidRPr="00045C23">
        <w:rPr>
          <w:i/>
          <w:iCs/>
        </w:rPr>
        <w:t>Psychotraumatology</w:t>
      </w:r>
      <w:proofErr w:type="spellEnd"/>
      <w:r w:rsidRPr="00045C23">
        <w:t xml:space="preserve">, </w:t>
      </w:r>
      <w:r w:rsidRPr="00045C23">
        <w:rPr>
          <w:i/>
          <w:iCs/>
        </w:rPr>
        <w:t>11</w:t>
      </w:r>
      <w:r w:rsidRPr="00045C23">
        <w:t>(1), 1822064. https://doi.org/10.1080/20008198.2020.1822064</w:t>
      </w:r>
    </w:p>
    <w:p w14:paraId="4166E63C" w14:textId="77777777" w:rsidR="00045C23" w:rsidRPr="00045C23" w:rsidRDefault="00045C23" w:rsidP="001906AA">
      <w:pPr>
        <w:pStyle w:val="Bibliography"/>
        <w:jc w:val="left"/>
      </w:pPr>
      <w:r w:rsidRPr="00045C23">
        <w:t xml:space="preserve">Glassman, M., </w:t>
      </w:r>
      <w:proofErr w:type="spellStart"/>
      <w:r w:rsidRPr="00045C23">
        <w:t>Kuznetcova</w:t>
      </w:r>
      <w:proofErr w:type="spellEnd"/>
      <w:r w:rsidRPr="00045C23">
        <w:t xml:space="preserve">, I., Peri, J., &amp; Kim, Y. (2021, December). </w:t>
      </w:r>
      <w:r w:rsidRPr="00045C23">
        <w:rPr>
          <w:i/>
          <w:iCs/>
        </w:rPr>
        <w:t>Cohesion, collaboration and the struggle of creating online learning communities: Development and validation of an online collective efficacy scale—ScienceDirect</w:t>
      </w:r>
      <w:r w:rsidRPr="00045C23">
        <w:t>. https://www.sciencedirect.com/science/article/pii/S2666557321000021</w:t>
      </w:r>
    </w:p>
    <w:p w14:paraId="239B5514" w14:textId="77777777" w:rsidR="00045C23" w:rsidRPr="00045C23" w:rsidRDefault="00045C23" w:rsidP="001906AA">
      <w:pPr>
        <w:pStyle w:val="Bibliography"/>
        <w:jc w:val="left"/>
      </w:pPr>
      <w:r w:rsidRPr="00045C23">
        <w:lastRenderedPageBreak/>
        <w:t xml:space="preserve">Glowacz, F., &amp; Schmits, E. (2020). Psychological distress during the COVID-19 lockdown: The young adults most at risk. </w:t>
      </w:r>
      <w:r w:rsidRPr="00045C23">
        <w:rPr>
          <w:i/>
          <w:iCs/>
        </w:rPr>
        <w:t>Psychiatry Research</w:t>
      </w:r>
      <w:r w:rsidRPr="00045C23">
        <w:t xml:space="preserve">, </w:t>
      </w:r>
      <w:r w:rsidRPr="00045C23">
        <w:rPr>
          <w:i/>
          <w:iCs/>
        </w:rPr>
        <w:t>293</w:t>
      </w:r>
      <w:r w:rsidRPr="00045C23">
        <w:t>, 113486. https://doi.org/10.1016/j.psychres.2020.113486</w:t>
      </w:r>
    </w:p>
    <w:p w14:paraId="191BAC78" w14:textId="77777777" w:rsidR="00045C23" w:rsidRPr="00045C23" w:rsidRDefault="00045C23" w:rsidP="001906AA">
      <w:pPr>
        <w:pStyle w:val="Bibliography"/>
        <w:jc w:val="left"/>
      </w:pPr>
      <w:r w:rsidRPr="00045C23">
        <w:t xml:space="preserve">Harper, C. (2024). </w:t>
      </w:r>
      <w:r w:rsidRPr="00045C23">
        <w:rPr>
          <w:i/>
          <w:iCs/>
        </w:rPr>
        <w:t xml:space="preserve">How Media Consumption Impacts Your Mental Health </w:t>
      </w:r>
      <w:proofErr w:type="gramStart"/>
      <w:r w:rsidRPr="00045C23">
        <w:rPr>
          <w:i/>
          <w:iCs/>
        </w:rPr>
        <w:t>And</w:t>
      </w:r>
      <w:proofErr w:type="gramEnd"/>
      <w:r w:rsidRPr="00045C23">
        <w:rPr>
          <w:i/>
          <w:iCs/>
        </w:rPr>
        <w:t xml:space="preserve"> Happiness | </w:t>
      </w:r>
      <w:proofErr w:type="spellStart"/>
      <w:r w:rsidRPr="00045C23">
        <w:rPr>
          <w:i/>
          <w:iCs/>
        </w:rPr>
        <w:t>MyWellbeing</w:t>
      </w:r>
      <w:proofErr w:type="spellEnd"/>
      <w:r w:rsidRPr="00045C23">
        <w:t>. https://mywellbeing.com/therapy-101/how-media-affects-mental-health</w:t>
      </w:r>
    </w:p>
    <w:p w14:paraId="55B44704" w14:textId="77777777" w:rsidR="00045C23" w:rsidRPr="00045C23" w:rsidRDefault="00045C23" w:rsidP="001906AA">
      <w:pPr>
        <w:pStyle w:val="Bibliography"/>
        <w:jc w:val="left"/>
      </w:pPr>
      <w:r w:rsidRPr="00045C23">
        <w:t xml:space="preserve">Hartmann, S., Backmann, J., Newman, A., </w:t>
      </w:r>
      <w:proofErr w:type="spellStart"/>
      <w:r w:rsidRPr="00045C23">
        <w:t>Brykman</w:t>
      </w:r>
      <w:proofErr w:type="spellEnd"/>
      <w:r w:rsidRPr="00045C23">
        <w:t xml:space="preserve">, K. M., &amp; </w:t>
      </w:r>
      <w:proofErr w:type="spellStart"/>
      <w:r w:rsidRPr="00045C23">
        <w:t>Pidduck</w:t>
      </w:r>
      <w:proofErr w:type="spellEnd"/>
      <w:r w:rsidRPr="00045C23">
        <w:t xml:space="preserve">, R. J. (2022). Psychological resilience of entrepreneurs: A review and agenda for future research. </w:t>
      </w:r>
      <w:r w:rsidRPr="00045C23">
        <w:rPr>
          <w:i/>
          <w:iCs/>
        </w:rPr>
        <w:t>Journal of Small Business Management</w:t>
      </w:r>
      <w:r w:rsidRPr="00045C23">
        <w:t xml:space="preserve">, </w:t>
      </w:r>
      <w:r w:rsidRPr="00045C23">
        <w:rPr>
          <w:i/>
          <w:iCs/>
        </w:rPr>
        <w:t>60</w:t>
      </w:r>
      <w:r w:rsidRPr="00045C23">
        <w:t>(5), 1041–1079. https://doi.org/10.1080/00472778.2021.2024216</w:t>
      </w:r>
    </w:p>
    <w:p w14:paraId="001552FA" w14:textId="77777777" w:rsidR="00045C23" w:rsidRPr="00045C23" w:rsidRDefault="00045C23" w:rsidP="001906AA">
      <w:pPr>
        <w:pStyle w:val="Bibliography"/>
        <w:jc w:val="left"/>
      </w:pPr>
      <w:r w:rsidRPr="00045C23">
        <w:t xml:space="preserve">Hou, X.-L., Wang, H.-Z., Guo, C., Gaskin, J., Rost, D. H., &amp; Wang, J.-L. (2017). Psychological resilience can help combat the effect of stress on problematic social networking site usage. </w:t>
      </w:r>
      <w:r w:rsidRPr="00045C23">
        <w:rPr>
          <w:i/>
          <w:iCs/>
        </w:rPr>
        <w:t>Personality and Individual Differences</w:t>
      </w:r>
      <w:r w:rsidRPr="00045C23">
        <w:t xml:space="preserve">, </w:t>
      </w:r>
      <w:r w:rsidRPr="00045C23">
        <w:rPr>
          <w:i/>
          <w:iCs/>
        </w:rPr>
        <w:t>109</w:t>
      </w:r>
      <w:r w:rsidRPr="00045C23">
        <w:t>, 61–66. https://doi.org/10.1016/j.paid.2016.12.048</w:t>
      </w:r>
    </w:p>
    <w:p w14:paraId="4D1CF139" w14:textId="77777777" w:rsidR="00045C23" w:rsidRPr="00045C23" w:rsidRDefault="00045C23" w:rsidP="001906AA">
      <w:pPr>
        <w:pStyle w:val="Bibliography"/>
        <w:jc w:val="left"/>
      </w:pPr>
      <w:r w:rsidRPr="00045C23">
        <w:t xml:space="preserve">Jia, W., Liu, L., &amp; Peng, G. (2024). The Impact of Social Media on Users’ Self-Efficacy and Loneliness: An Analysis of the Mediating Mechanism of Social Support. </w:t>
      </w:r>
      <w:r w:rsidRPr="00045C23">
        <w:rPr>
          <w:i/>
          <w:iCs/>
        </w:rPr>
        <w:t>Psychology Research and Behavior Management</w:t>
      </w:r>
      <w:r w:rsidRPr="00045C23">
        <w:t xml:space="preserve">, </w:t>
      </w:r>
      <w:r w:rsidRPr="00045C23">
        <w:rPr>
          <w:i/>
          <w:iCs/>
        </w:rPr>
        <w:t>17</w:t>
      </w:r>
      <w:r w:rsidRPr="00045C23">
        <w:t>, 593–612. https://doi.org/10.2147/PRBM.S449079</w:t>
      </w:r>
    </w:p>
    <w:p w14:paraId="6A5EFE95" w14:textId="77777777" w:rsidR="00045C23" w:rsidRPr="00045C23" w:rsidRDefault="00045C23" w:rsidP="001906AA">
      <w:pPr>
        <w:pStyle w:val="Bibliography"/>
        <w:jc w:val="left"/>
      </w:pPr>
      <w:r w:rsidRPr="00045C23">
        <w:t xml:space="preserve">Karnouskos, S. (2020). Artificial Intelligence in Digital Media: The Era of Deepfakes. </w:t>
      </w:r>
      <w:r w:rsidRPr="00045C23">
        <w:rPr>
          <w:i/>
          <w:iCs/>
        </w:rPr>
        <w:t>IEEE Transactions on Technology and Society</w:t>
      </w:r>
      <w:r w:rsidRPr="00045C23">
        <w:t xml:space="preserve">, </w:t>
      </w:r>
      <w:r w:rsidRPr="00045C23">
        <w:rPr>
          <w:i/>
          <w:iCs/>
        </w:rPr>
        <w:t>1</w:t>
      </w:r>
      <w:r w:rsidRPr="00045C23">
        <w:t>(3), 138–147. IEEE Transactions on Technology and Society. https://doi.org/10.1109/TTS.2020.3001312</w:t>
      </w:r>
    </w:p>
    <w:p w14:paraId="595990AA" w14:textId="77777777" w:rsidR="00045C23" w:rsidRPr="00045C23" w:rsidRDefault="00045C23" w:rsidP="001906AA">
      <w:pPr>
        <w:pStyle w:val="Bibliography"/>
        <w:jc w:val="left"/>
      </w:pPr>
      <w:r w:rsidRPr="00045C23">
        <w:t xml:space="preserve">Kroencke, L., Harari, G. M., Back, M. D., &amp; Wagner, J. (2023). Well-being in social interactions: Examining personality-situation dynamics in face-to-face and </w:t>
      </w:r>
      <w:r w:rsidRPr="00045C23">
        <w:lastRenderedPageBreak/>
        <w:t xml:space="preserve">computer-mediated communication. </w:t>
      </w:r>
      <w:r w:rsidRPr="00045C23">
        <w:rPr>
          <w:i/>
          <w:iCs/>
        </w:rPr>
        <w:t>Journal of Personality and Social Psychology</w:t>
      </w:r>
      <w:r w:rsidRPr="00045C23">
        <w:t xml:space="preserve">, </w:t>
      </w:r>
      <w:r w:rsidRPr="00045C23">
        <w:rPr>
          <w:i/>
          <w:iCs/>
        </w:rPr>
        <w:t>124</w:t>
      </w:r>
      <w:r w:rsidRPr="00045C23">
        <w:t>(2), 437–460. https://doi.org/10.1037/pspp0000422</w:t>
      </w:r>
    </w:p>
    <w:p w14:paraId="5C0FB13B" w14:textId="77777777" w:rsidR="00045C23" w:rsidRPr="00045C23" w:rsidRDefault="00045C23" w:rsidP="001906AA">
      <w:pPr>
        <w:pStyle w:val="Bibliography"/>
        <w:jc w:val="left"/>
      </w:pPr>
      <w:r w:rsidRPr="00045C23">
        <w:t xml:space="preserve">Kundu, A. (2020). Toward a framework for strengthening participants’ self-efficacy in online education. </w:t>
      </w:r>
      <w:r w:rsidRPr="00045C23">
        <w:rPr>
          <w:i/>
          <w:iCs/>
        </w:rPr>
        <w:t>Asian Association of Open Universities Journal</w:t>
      </w:r>
      <w:r w:rsidRPr="00045C23">
        <w:t xml:space="preserve">, </w:t>
      </w:r>
      <w:r w:rsidRPr="00045C23">
        <w:rPr>
          <w:i/>
          <w:iCs/>
        </w:rPr>
        <w:t>15</w:t>
      </w:r>
      <w:r w:rsidRPr="00045C23">
        <w:t>(3), 351–370. https://doi.org/10.1108/AAOUJ-06-2020-0039</w:t>
      </w:r>
    </w:p>
    <w:p w14:paraId="610F1EB7" w14:textId="77777777" w:rsidR="00045C23" w:rsidRPr="00045C23" w:rsidRDefault="00045C23" w:rsidP="001906AA">
      <w:pPr>
        <w:pStyle w:val="Bibliography"/>
        <w:jc w:val="left"/>
      </w:pPr>
      <w:r w:rsidRPr="00045C23">
        <w:t xml:space="preserve">Lal, S. K. (2019). </w:t>
      </w:r>
      <w:r w:rsidRPr="00045C23">
        <w:rPr>
          <w:i/>
          <w:iCs/>
        </w:rPr>
        <w:t>DIGITAL MEDIA AND MENTAL HEALTH</w:t>
      </w:r>
      <w:r w:rsidRPr="00045C23">
        <w:t xml:space="preserve">. </w:t>
      </w:r>
      <w:r w:rsidRPr="00045C23">
        <w:rPr>
          <w:i/>
          <w:iCs/>
        </w:rPr>
        <w:t>4</w:t>
      </w:r>
      <w:r w:rsidRPr="00045C23">
        <w:t>.</w:t>
      </w:r>
    </w:p>
    <w:p w14:paraId="1C1A3D1B" w14:textId="77777777" w:rsidR="00045C23" w:rsidRPr="00045C23" w:rsidRDefault="00045C23" w:rsidP="001906AA">
      <w:pPr>
        <w:pStyle w:val="Bibliography"/>
        <w:jc w:val="left"/>
      </w:pPr>
      <w:r w:rsidRPr="00045C23">
        <w:t xml:space="preserve">Lee, M., Murphy, K., &amp; Andrews, G. (2019). Using Media While Interacting Face-to-Face Is Associated </w:t>
      </w:r>
      <w:proofErr w:type="gramStart"/>
      <w:r w:rsidRPr="00045C23">
        <w:t>With</w:t>
      </w:r>
      <w:proofErr w:type="gramEnd"/>
      <w:r w:rsidRPr="00045C23">
        <w:t xml:space="preserve"> Psychosocial Well-Being and Personality Traits. </w:t>
      </w:r>
      <w:r w:rsidRPr="00045C23">
        <w:rPr>
          <w:i/>
          <w:iCs/>
        </w:rPr>
        <w:t>Psychological Reports</w:t>
      </w:r>
      <w:r w:rsidRPr="00045C23">
        <w:t xml:space="preserve">, </w:t>
      </w:r>
      <w:r w:rsidRPr="00045C23">
        <w:rPr>
          <w:i/>
          <w:iCs/>
        </w:rPr>
        <w:t>122</w:t>
      </w:r>
      <w:r w:rsidRPr="00045C23">
        <w:t>(3), 944–967. https://doi.org/10.1177/0033294118770357</w:t>
      </w:r>
    </w:p>
    <w:p w14:paraId="35A6FA7E" w14:textId="77777777" w:rsidR="00045C23" w:rsidRPr="00045C23" w:rsidRDefault="00045C23" w:rsidP="001906AA">
      <w:pPr>
        <w:pStyle w:val="Bibliography"/>
        <w:jc w:val="left"/>
      </w:pPr>
      <w:r w:rsidRPr="00045C23">
        <w:t xml:space="preserve">Lu, Y., Luo, S., &amp; Liu, X. (2021). Development of Social Support Networks by Patients </w:t>
      </w:r>
      <w:proofErr w:type="gramStart"/>
      <w:r w:rsidRPr="00045C23">
        <w:t>With</w:t>
      </w:r>
      <w:proofErr w:type="gramEnd"/>
      <w:r w:rsidRPr="00045C23">
        <w:t xml:space="preserve"> Depression Through Online Health Communities: Social Network Analysis. </w:t>
      </w:r>
      <w:r w:rsidRPr="00045C23">
        <w:rPr>
          <w:i/>
          <w:iCs/>
        </w:rPr>
        <w:t>JMIR Medical Informatics</w:t>
      </w:r>
      <w:r w:rsidRPr="00045C23">
        <w:t xml:space="preserve">, </w:t>
      </w:r>
      <w:r w:rsidRPr="00045C23">
        <w:rPr>
          <w:i/>
          <w:iCs/>
        </w:rPr>
        <w:t>9</w:t>
      </w:r>
      <w:r w:rsidRPr="00045C23">
        <w:t>(1), e24618. https://doi.org/10.2196/24618</w:t>
      </w:r>
    </w:p>
    <w:p w14:paraId="61E48AC3" w14:textId="77777777" w:rsidR="00045C23" w:rsidRPr="00045C23" w:rsidRDefault="00045C23" w:rsidP="001906AA">
      <w:pPr>
        <w:pStyle w:val="Bibliography"/>
        <w:jc w:val="left"/>
      </w:pPr>
      <w:r w:rsidRPr="00045C23">
        <w:t xml:space="preserve">Marciano, L., </w:t>
      </w:r>
      <w:proofErr w:type="spellStart"/>
      <w:r w:rsidRPr="00045C23">
        <w:t>Ostroumova</w:t>
      </w:r>
      <w:proofErr w:type="spellEnd"/>
      <w:r w:rsidRPr="00045C23">
        <w:t xml:space="preserve">, M., Schulz, P. J., &amp; </w:t>
      </w:r>
      <w:proofErr w:type="spellStart"/>
      <w:r w:rsidRPr="00045C23">
        <w:t>Camerini</w:t>
      </w:r>
      <w:proofErr w:type="spellEnd"/>
      <w:r w:rsidRPr="00045C23">
        <w:t xml:space="preserve">, A.-L. (2022). Digital Media Use and Adolescents’ Mental Health During the Covid-19 Pandemic: A Systematic Review and Meta-Analysis. </w:t>
      </w:r>
      <w:r w:rsidRPr="00045C23">
        <w:rPr>
          <w:i/>
          <w:iCs/>
        </w:rPr>
        <w:t>Frontiers in Public Health</w:t>
      </w:r>
      <w:r w:rsidRPr="00045C23">
        <w:t xml:space="preserve">, </w:t>
      </w:r>
      <w:r w:rsidRPr="00045C23">
        <w:rPr>
          <w:i/>
          <w:iCs/>
        </w:rPr>
        <w:t>9</w:t>
      </w:r>
      <w:r w:rsidRPr="00045C23">
        <w:t>. https://doi.org/10.3389/fpubh.2021.793868</w:t>
      </w:r>
    </w:p>
    <w:p w14:paraId="17AC56A0" w14:textId="77777777" w:rsidR="00045C23" w:rsidRPr="00045C23" w:rsidRDefault="00045C23" w:rsidP="001906AA">
      <w:pPr>
        <w:pStyle w:val="Bibliography"/>
        <w:jc w:val="left"/>
      </w:pPr>
      <w:r w:rsidRPr="00045C23">
        <w:t xml:space="preserve">MBA, C. M., Psychologist. (2019, December 30). </w:t>
      </w:r>
      <w:r w:rsidRPr="00045C23">
        <w:rPr>
          <w:i/>
          <w:iCs/>
        </w:rPr>
        <w:t>Resilience Theory: A Summary of the Research (+PDF)</w:t>
      </w:r>
      <w:r w:rsidRPr="00045C23">
        <w:t>. PositivePsychology.Com. https://positivepsychology.com/resilience-theory/</w:t>
      </w:r>
    </w:p>
    <w:p w14:paraId="4983EE4C" w14:textId="77777777" w:rsidR="00045C23" w:rsidRPr="00045C23" w:rsidRDefault="00045C23" w:rsidP="001906AA">
      <w:pPr>
        <w:pStyle w:val="Bibliography"/>
        <w:jc w:val="left"/>
      </w:pPr>
      <w:r w:rsidRPr="00045C23">
        <w:t xml:space="preserve">Mehta, N., &amp; Atreja, A. (2015). Online social support networks. </w:t>
      </w:r>
      <w:r w:rsidRPr="00045C23">
        <w:rPr>
          <w:i/>
          <w:iCs/>
        </w:rPr>
        <w:t>International Review of Psychiatry (Abingdon, England)</w:t>
      </w:r>
      <w:r w:rsidRPr="00045C23">
        <w:t xml:space="preserve">, </w:t>
      </w:r>
      <w:r w:rsidRPr="00045C23">
        <w:rPr>
          <w:i/>
          <w:iCs/>
        </w:rPr>
        <w:t>27</w:t>
      </w:r>
      <w:r w:rsidRPr="00045C23">
        <w:t>(2), 118–123. https://doi.org/10.3109/09540261.2015.1015504</w:t>
      </w:r>
    </w:p>
    <w:p w14:paraId="6559BFF6" w14:textId="77777777" w:rsidR="00045C23" w:rsidRPr="00045C23" w:rsidRDefault="00045C23" w:rsidP="001906AA">
      <w:pPr>
        <w:pStyle w:val="Bibliography"/>
        <w:jc w:val="left"/>
      </w:pPr>
      <w:r w:rsidRPr="00045C23">
        <w:lastRenderedPageBreak/>
        <w:t xml:space="preserve">Naslund, J. A., Bondre, A., </w:t>
      </w:r>
      <w:proofErr w:type="spellStart"/>
      <w:r w:rsidRPr="00045C23">
        <w:t>Torous</w:t>
      </w:r>
      <w:proofErr w:type="spellEnd"/>
      <w:r w:rsidRPr="00045C23">
        <w:t xml:space="preserve">, J., &amp; Aschbrenner, K. A. (2020). Social Media and Mental Health: Benefits, Risks, and Opportunities for Research and Practice. </w:t>
      </w:r>
      <w:r w:rsidRPr="00045C23">
        <w:rPr>
          <w:i/>
          <w:iCs/>
        </w:rPr>
        <w:t>Journal of Technology in Behavioral Science</w:t>
      </w:r>
      <w:r w:rsidRPr="00045C23">
        <w:t xml:space="preserve">, </w:t>
      </w:r>
      <w:r w:rsidRPr="00045C23">
        <w:rPr>
          <w:i/>
          <w:iCs/>
        </w:rPr>
        <w:t>5</w:t>
      </w:r>
      <w:r w:rsidRPr="00045C23">
        <w:t>(3), 245–257. https://doi.org/10.1007/s41347-020-00134-x</w:t>
      </w:r>
    </w:p>
    <w:p w14:paraId="3F261EDA" w14:textId="77777777" w:rsidR="00045C23" w:rsidRPr="00045C23" w:rsidRDefault="00045C23" w:rsidP="001906AA">
      <w:pPr>
        <w:pStyle w:val="Bibliography"/>
        <w:jc w:val="left"/>
      </w:pPr>
      <w:r w:rsidRPr="00045C23">
        <w:t xml:space="preserve">Oh, H. J., Kim, J., Chang, J. J. C., Park, N., &amp; Lee, S. (2023). Social benefits of living in the metaverse: The relationships among social presence, supportive interaction, social self-efficacy, and feelings of loneliness. </w:t>
      </w:r>
      <w:r w:rsidRPr="00045C23">
        <w:rPr>
          <w:i/>
          <w:iCs/>
        </w:rPr>
        <w:t>Computers in Human Behavior</w:t>
      </w:r>
      <w:r w:rsidRPr="00045C23">
        <w:t xml:space="preserve">, </w:t>
      </w:r>
      <w:r w:rsidRPr="00045C23">
        <w:rPr>
          <w:i/>
          <w:iCs/>
        </w:rPr>
        <w:t>139</w:t>
      </w:r>
      <w:r w:rsidRPr="00045C23">
        <w:t>, 107498. https://doi.org/10.1016/j.chb.2022.107498</w:t>
      </w:r>
    </w:p>
    <w:p w14:paraId="347A6CE9" w14:textId="77777777" w:rsidR="00045C23" w:rsidRPr="00045C23" w:rsidRDefault="00045C23" w:rsidP="001906AA">
      <w:pPr>
        <w:pStyle w:val="Bibliography"/>
        <w:jc w:val="left"/>
      </w:pPr>
      <w:r w:rsidRPr="00045C23">
        <w:t xml:space="preserve">Ostic, D., </w:t>
      </w:r>
      <w:proofErr w:type="spellStart"/>
      <w:r w:rsidRPr="00045C23">
        <w:t>Qalati</w:t>
      </w:r>
      <w:proofErr w:type="spellEnd"/>
      <w:r w:rsidRPr="00045C23">
        <w:t xml:space="preserve">, S. A., Barbosa, B., Shah, S. M. M., Galvan Vela, E., </w:t>
      </w:r>
      <w:proofErr w:type="spellStart"/>
      <w:r w:rsidRPr="00045C23">
        <w:t>Herzallah</w:t>
      </w:r>
      <w:proofErr w:type="spellEnd"/>
      <w:r w:rsidRPr="00045C23">
        <w:t xml:space="preserve">, A. M., &amp; Liu, F. (2021). Effects of Social Media Use on Psychological Well-Being: A Mediated Model. </w:t>
      </w:r>
      <w:r w:rsidRPr="00045C23">
        <w:rPr>
          <w:i/>
          <w:iCs/>
        </w:rPr>
        <w:t>Frontiers in Psychology</w:t>
      </w:r>
      <w:r w:rsidRPr="00045C23">
        <w:t xml:space="preserve">, </w:t>
      </w:r>
      <w:r w:rsidRPr="00045C23">
        <w:rPr>
          <w:i/>
          <w:iCs/>
        </w:rPr>
        <w:t>12</w:t>
      </w:r>
      <w:r w:rsidRPr="00045C23">
        <w:t>. https://doi.org/10.3389/fpsyg.2021.678766</w:t>
      </w:r>
    </w:p>
    <w:p w14:paraId="57B0E6B5" w14:textId="77777777" w:rsidR="00045C23" w:rsidRPr="00045C23" w:rsidRDefault="00045C23" w:rsidP="001906AA">
      <w:pPr>
        <w:pStyle w:val="Bibliography"/>
        <w:jc w:val="left"/>
      </w:pPr>
      <w:r w:rsidRPr="00045C23">
        <w:t xml:space="preserve">Qi, C., &amp; Yang, N. (2024). Digital resilience and technological stress in adolescents: A mixed-methods study of factors and interventions. </w:t>
      </w:r>
      <w:r w:rsidRPr="00045C23">
        <w:rPr>
          <w:i/>
          <w:iCs/>
        </w:rPr>
        <w:t>Education and Information Technologies</w:t>
      </w:r>
      <w:r w:rsidRPr="00045C23">
        <w:t xml:space="preserve">, </w:t>
      </w:r>
      <w:r w:rsidRPr="00045C23">
        <w:rPr>
          <w:i/>
          <w:iCs/>
        </w:rPr>
        <w:t>29</w:t>
      </w:r>
      <w:r w:rsidRPr="00045C23">
        <w:t>(14), 19067–19113. https://doi.org/10.1007/s10639-024-12595-1</w:t>
      </w:r>
    </w:p>
    <w:p w14:paraId="388F9335" w14:textId="77777777" w:rsidR="00045C23" w:rsidRPr="00045C23" w:rsidRDefault="00045C23" w:rsidP="001906AA">
      <w:pPr>
        <w:pStyle w:val="Bibliography"/>
        <w:jc w:val="left"/>
      </w:pPr>
      <w:r w:rsidRPr="00045C23">
        <w:t xml:space="preserve">Rayland, A., &amp; Andrews, J. (2023). From Social Network to Peer Support Network: Opportunities to Explore Mechanisms of Online Peer Support for Mental Health. </w:t>
      </w:r>
      <w:r w:rsidRPr="00045C23">
        <w:rPr>
          <w:i/>
          <w:iCs/>
        </w:rPr>
        <w:t>JMIR Mental Health</w:t>
      </w:r>
      <w:r w:rsidRPr="00045C23">
        <w:t xml:space="preserve">, </w:t>
      </w:r>
      <w:r w:rsidRPr="00045C23">
        <w:rPr>
          <w:i/>
          <w:iCs/>
        </w:rPr>
        <w:t>10</w:t>
      </w:r>
      <w:r w:rsidRPr="00045C23">
        <w:t>, e41855. https://doi.org/10.2196/41855</w:t>
      </w:r>
    </w:p>
    <w:p w14:paraId="770F2FD8" w14:textId="77777777" w:rsidR="00045C23" w:rsidRPr="00045C23" w:rsidRDefault="00045C23" w:rsidP="001906AA">
      <w:pPr>
        <w:pStyle w:val="Bibliography"/>
        <w:jc w:val="left"/>
      </w:pPr>
      <w:r w:rsidRPr="00045C23">
        <w:t xml:space="preserve">Robinson, L., &amp; Smith, M. (2020, January 16). </w:t>
      </w:r>
      <w:r w:rsidRPr="00045C23">
        <w:rPr>
          <w:i/>
          <w:iCs/>
        </w:rPr>
        <w:t>Social Media and Mental Health: Social Media Addiction</w:t>
      </w:r>
      <w:r w:rsidRPr="00045C23">
        <w:t>. https://www.helpguide.org/mental-health/wellbeing/social-media-and-mental-health</w:t>
      </w:r>
    </w:p>
    <w:p w14:paraId="1CAB5846" w14:textId="77777777" w:rsidR="00045C23" w:rsidRPr="00045C23" w:rsidRDefault="00045C23" w:rsidP="001906AA">
      <w:pPr>
        <w:pStyle w:val="Bibliography"/>
        <w:jc w:val="left"/>
      </w:pPr>
      <w:r w:rsidRPr="00045C23">
        <w:t xml:space="preserve">Shen, X. (2020, October). </w:t>
      </w:r>
      <w:r w:rsidRPr="00045C23">
        <w:rPr>
          <w:i/>
          <w:iCs/>
        </w:rPr>
        <w:t>Is psychological resilience a protective factor between motivations and excessive smartphone use? - Xi Shen, 2020</w:t>
      </w:r>
      <w:r w:rsidRPr="00045C23">
        <w:t>. https://journals.sagepub.com/doi/full/10.1017/prp.2020.10</w:t>
      </w:r>
    </w:p>
    <w:p w14:paraId="746630FF" w14:textId="77777777" w:rsidR="00045C23" w:rsidRPr="00045C23" w:rsidRDefault="00045C23" w:rsidP="001906AA">
      <w:pPr>
        <w:pStyle w:val="Bibliography"/>
        <w:jc w:val="left"/>
      </w:pPr>
      <w:r w:rsidRPr="00045C23">
        <w:lastRenderedPageBreak/>
        <w:t xml:space="preserve">Taba, M., Allen, T. B., Caldwell, P. H. Y., Skinner, S. R., Kang, M., McCaffery, K., &amp; Scott, K. M. (2022). Adolescents’ self-efficacy and digital health literacy: A cross-sectional mixed methods study. </w:t>
      </w:r>
      <w:r w:rsidRPr="00045C23">
        <w:rPr>
          <w:i/>
          <w:iCs/>
        </w:rPr>
        <w:t>BMC Public Health</w:t>
      </w:r>
      <w:r w:rsidRPr="00045C23">
        <w:t xml:space="preserve">, </w:t>
      </w:r>
      <w:r w:rsidRPr="00045C23">
        <w:rPr>
          <w:i/>
          <w:iCs/>
        </w:rPr>
        <w:t>22</w:t>
      </w:r>
      <w:r w:rsidRPr="00045C23">
        <w:t>(1), 1223. https://doi.org/10.1186/s12889-022-13599-7</w:t>
      </w:r>
    </w:p>
    <w:p w14:paraId="0F728FFD" w14:textId="77777777" w:rsidR="00045C23" w:rsidRPr="00045C23" w:rsidRDefault="00045C23" w:rsidP="001906AA">
      <w:pPr>
        <w:pStyle w:val="Bibliography"/>
        <w:jc w:val="left"/>
      </w:pPr>
      <w:r w:rsidRPr="00045C23">
        <w:t xml:space="preserve">Tomkova, J. (2020). Digital Social Resilience: Navigating in the New Normal. In </w:t>
      </w:r>
      <w:r w:rsidRPr="00045C23">
        <w:rPr>
          <w:i/>
          <w:iCs/>
        </w:rPr>
        <w:t>Cybersecurity and Resilience in the Arctic</w:t>
      </w:r>
      <w:r w:rsidRPr="00045C23">
        <w:t xml:space="preserve"> (pp. 413–426). IOS Press. https://doi.org/10.3233/NICSP200060</w:t>
      </w:r>
    </w:p>
    <w:p w14:paraId="390A9F5F" w14:textId="77777777" w:rsidR="00045C23" w:rsidRPr="00045C23" w:rsidRDefault="00045C23" w:rsidP="001906AA">
      <w:pPr>
        <w:pStyle w:val="Bibliography"/>
        <w:jc w:val="left"/>
      </w:pPr>
      <w:r w:rsidRPr="00045C23">
        <w:t xml:space="preserve">Trimble, S. (2020). Effects of Social Media on Young Adults: Self Efficacy, Body Image and Connection with Others. </w:t>
      </w:r>
      <w:r w:rsidRPr="00045C23">
        <w:rPr>
          <w:i/>
          <w:iCs/>
        </w:rPr>
        <w:t>Fall Student Research Symposium 2020</w:t>
      </w:r>
      <w:r w:rsidRPr="00045C23">
        <w:t>. https://digitalcommons.usu.edu/fsrs2020/94</w:t>
      </w:r>
    </w:p>
    <w:p w14:paraId="6790DDC5" w14:textId="77777777" w:rsidR="00045C23" w:rsidRPr="00045C23" w:rsidRDefault="00045C23" w:rsidP="001906AA">
      <w:pPr>
        <w:pStyle w:val="Bibliography"/>
        <w:jc w:val="left"/>
      </w:pPr>
      <w:r w:rsidRPr="00045C23">
        <w:t xml:space="preserve">Tsui, Y. Y., &amp; Cheng, C. (2021). Internet Gaming Disorder, Risky Online Behaviour, and Mental Health in Hong Kong Adolescents: The Beneficial Role of Psychological Resilience. </w:t>
      </w:r>
      <w:r w:rsidRPr="00045C23">
        <w:rPr>
          <w:i/>
          <w:iCs/>
        </w:rPr>
        <w:t>Frontiers in Psychiatry</w:t>
      </w:r>
      <w:r w:rsidRPr="00045C23">
        <w:t xml:space="preserve">, </w:t>
      </w:r>
      <w:r w:rsidRPr="00045C23">
        <w:rPr>
          <w:i/>
          <w:iCs/>
        </w:rPr>
        <w:t>12</w:t>
      </w:r>
      <w:r w:rsidRPr="00045C23">
        <w:t>. https://doi.org/10.3389/fpsyt.2021.722353</w:t>
      </w:r>
    </w:p>
    <w:p w14:paraId="3B98BBBD" w14:textId="77777777" w:rsidR="00045C23" w:rsidRPr="00045C23" w:rsidRDefault="00045C23" w:rsidP="001906AA">
      <w:pPr>
        <w:pStyle w:val="Bibliography"/>
        <w:jc w:val="left"/>
      </w:pPr>
      <w:r w:rsidRPr="00045C23">
        <w:t xml:space="preserve">Twenge, J. M., &amp; Martin, G. N. (2020). Gender differences in associations between digital media use and psychological well-being: Evidence from three large datasets. </w:t>
      </w:r>
      <w:r w:rsidRPr="00045C23">
        <w:rPr>
          <w:i/>
          <w:iCs/>
        </w:rPr>
        <w:t>Journal of Adolescence</w:t>
      </w:r>
      <w:r w:rsidRPr="00045C23">
        <w:t xml:space="preserve">, </w:t>
      </w:r>
      <w:r w:rsidRPr="00045C23">
        <w:rPr>
          <w:i/>
          <w:iCs/>
        </w:rPr>
        <w:t>79</w:t>
      </w:r>
      <w:r w:rsidRPr="00045C23">
        <w:t>, 91–102. https://doi.org/10.1016/j.adolescence.2019.12.018</w:t>
      </w:r>
    </w:p>
    <w:p w14:paraId="6D670E16" w14:textId="77777777" w:rsidR="00045C23" w:rsidRPr="00045C23" w:rsidRDefault="00045C23" w:rsidP="001906AA">
      <w:pPr>
        <w:pStyle w:val="Bibliography"/>
        <w:jc w:val="left"/>
      </w:pPr>
      <w:r w:rsidRPr="00045C23">
        <w:t xml:space="preserve">Utz, S., &amp; Breuer, J. (2017). </w:t>
      </w:r>
      <w:r w:rsidRPr="00045C23">
        <w:rPr>
          <w:i/>
          <w:iCs/>
        </w:rPr>
        <w:t>The Relationship Between Use of Social Network Sites, Online Social Support, and Well-Being</w:t>
      </w:r>
      <w:r w:rsidRPr="00045C23">
        <w:t xml:space="preserve">. </w:t>
      </w:r>
      <w:r w:rsidRPr="00045C23">
        <w:rPr>
          <w:i/>
          <w:iCs/>
        </w:rPr>
        <w:t>29</w:t>
      </w:r>
      <w:r w:rsidRPr="00045C23">
        <w:t>(3).</w:t>
      </w:r>
    </w:p>
    <w:p w14:paraId="25944653" w14:textId="77777777" w:rsidR="00045C23" w:rsidRPr="00045C23" w:rsidRDefault="00045C23" w:rsidP="001906AA">
      <w:pPr>
        <w:pStyle w:val="Bibliography"/>
        <w:jc w:val="left"/>
      </w:pPr>
      <w:r w:rsidRPr="00045C23">
        <w:t xml:space="preserve">Vella, S.-L. C., &amp; Pai, N. B. (2019). A Theoretical Review of Psychological Resilience: Defining Resilience and Resilience Research over the Decades. </w:t>
      </w:r>
      <w:r w:rsidRPr="00045C23">
        <w:rPr>
          <w:i/>
          <w:iCs/>
        </w:rPr>
        <w:t>Archives of Medicine and Health Sciences</w:t>
      </w:r>
      <w:r w:rsidRPr="00045C23">
        <w:t xml:space="preserve">, </w:t>
      </w:r>
      <w:r w:rsidRPr="00045C23">
        <w:rPr>
          <w:i/>
          <w:iCs/>
        </w:rPr>
        <w:t>7</w:t>
      </w:r>
      <w:r w:rsidRPr="00045C23">
        <w:t>(2), 233. https://doi.org/10.4103/amhs.amhs_119_19</w:t>
      </w:r>
    </w:p>
    <w:p w14:paraId="445A9A05" w14:textId="77777777" w:rsidR="00045C23" w:rsidRPr="00045C23" w:rsidRDefault="00045C23" w:rsidP="001906AA">
      <w:pPr>
        <w:pStyle w:val="Bibliography"/>
        <w:jc w:val="left"/>
      </w:pPr>
      <w:r w:rsidRPr="00045C23">
        <w:lastRenderedPageBreak/>
        <w:t xml:space="preserve">Warshawski, S. (2022). Academic self-efficacy, resilience and social support among first-year Israeli nursing students learning in online environments during COVID-19 pandemic. </w:t>
      </w:r>
      <w:r w:rsidRPr="00045C23">
        <w:rPr>
          <w:i/>
          <w:iCs/>
        </w:rPr>
        <w:t>Nurse Education Today</w:t>
      </w:r>
      <w:r w:rsidRPr="00045C23">
        <w:t xml:space="preserve">, </w:t>
      </w:r>
      <w:r w:rsidRPr="00045C23">
        <w:rPr>
          <w:i/>
          <w:iCs/>
        </w:rPr>
        <w:t>110</w:t>
      </w:r>
      <w:r w:rsidRPr="00045C23">
        <w:t>, 105267. https://doi.org/10.1016/j.nedt.2022.105267</w:t>
      </w:r>
    </w:p>
    <w:p w14:paraId="62D390AC" w14:textId="77777777" w:rsidR="00045C23" w:rsidRPr="00045C23" w:rsidRDefault="00045C23" w:rsidP="001906AA">
      <w:pPr>
        <w:pStyle w:val="Bibliography"/>
        <w:jc w:val="left"/>
      </w:pPr>
      <w:r w:rsidRPr="00045C23">
        <w:t xml:space="preserve">Wisniewski, P., Jia, H., Wang, N., Zheng, S., Xu, H., Rosson, M. B., &amp; Carroll, J. M. (2015). Resilience Mitigates the Negative Effects of Adolescent Internet Addiction and Online Risk Exposure. </w:t>
      </w:r>
      <w:r w:rsidRPr="00045C23">
        <w:rPr>
          <w:i/>
          <w:iCs/>
        </w:rPr>
        <w:t>Proceedings of the 33rd Annual ACM Conference on Human Factors in Computing Systems</w:t>
      </w:r>
      <w:r w:rsidRPr="00045C23">
        <w:t>, 4029–4038. https://doi.org/10.1145/2702123.2702240</w:t>
      </w:r>
    </w:p>
    <w:p w14:paraId="69621509" w14:textId="77777777" w:rsidR="00045C23" w:rsidRPr="00045C23" w:rsidRDefault="00045C23" w:rsidP="001906AA">
      <w:pPr>
        <w:pStyle w:val="Bibliography"/>
        <w:jc w:val="left"/>
      </w:pPr>
      <w:r w:rsidRPr="00045C23">
        <w:t xml:space="preserve">Yang, C., Holden, S. M., &amp; </w:t>
      </w:r>
      <w:proofErr w:type="spellStart"/>
      <w:r w:rsidRPr="00045C23">
        <w:t>Ariati</w:t>
      </w:r>
      <w:proofErr w:type="spellEnd"/>
      <w:r w:rsidRPr="00045C23">
        <w:t xml:space="preserve">, J. (2021). Social Media and Psychological Well-Being Among Youth: The Multidimensional Model of Social Media Use. </w:t>
      </w:r>
      <w:r w:rsidRPr="00045C23">
        <w:rPr>
          <w:i/>
          <w:iCs/>
        </w:rPr>
        <w:t>Clinical Child and Family Psychology Review</w:t>
      </w:r>
      <w:r w:rsidRPr="00045C23">
        <w:t xml:space="preserve">, </w:t>
      </w:r>
      <w:r w:rsidRPr="00045C23">
        <w:rPr>
          <w:i/>
          <w:iCs/>
        </w:rPr>
        <w:t>24</w:t>
      </w:r>
      <w:r w:rsidRPr="00045C23">
        <w:t>(3), 631–650. https://doi.org/10.1007/s10567-021-00359-z</w:t>
      </w:r>
    </w:p>
    <w:p w14:paraId="72CDF274" w14:textId="77777777" w:rsidR="00045C23" w:rsidRPr="00045C23" w:rsidRDefault="00045C23" w:rsidP="001906AA">
      <w:pPr>
        <w:pStyle w:val="Bibliography"/>
        <w:jc w:val="left"/>
      </w:pPr>
      <w:r w:rsidRPr="00045C23">
        <w:t xml:space="preserve">Yi, F., Li, X., Song, X., &amp; Zhu, L. (2020). The Underlying Mechanisms of Psychological Resilience on Emotional Experience: Attention-Bias or Emotion Disengagement. </w:t>
      </w:r>
      <w:r w:rsidRPr="00045C23">
        <w:rPr>
          <w:i/>
          <w:iCs/>
        </w:rPr>
        <w:t>Frontiers in Psychology</w:t>
      </w:r>
      <w:r w:rsidRPr="00045C23">
        <w:t xml:space="preserve">, </w:t>
      </w:r>
      <w:r w:rsidRPr="00045C23">
        <w:rPr>
          <w:i/>
          <w:iCs/>
        </w:rPr>
        <w:t>11</w:t>
      </w:r>
      <w:r w:rsidRPr="00045C23">
        <w:t>. https://doi.org/10.3389/fpsyg.2020.01993</w:t>
      </w:r>
    </w:p>
    <w:p w14:paraId="61DB3377" w14:textId="77777777" w:rsidR="00045C23" w:rsidRPr="00045C23" w:rsidRDefault="00045C23" w:rsidP="001906AA">
      <w:pPr>
        <w:pStyle w:val="Bibliography"/>
        <w:jc w:val="left"/>
      </w:pPr>
      <w:r w:rsidRPr="00045C23">
        <w:t xml:space="preserve">Zimmerman, M. A. (2013). Resiliency Theory: A Strengths-Based Approach to Research and Practice for Adolescent Health. </w:t>
      </w:r>
      <w:r w:rsidRPr="00045C23">
        <w:rPr>
          <w:i/>
          <w:iCs/>
        </w:rPr>
        <w:t>Health Education &amp; Behavior</w:t>
      </w:r>
      <w:r w:rsidRPr="00045C23">
        <w:rPr>
          <w:rFonts w:ascii="Arial" w:hAnsi="Arial" w:cs="Arial"/>
          <w:i/>
          <w:iCs/>
        </w:rPr>
        <w:t> </w:t>
      </w:r>
      <w:r w:rsidRPr="00045C23">
        <w:rPr>
          <w:i/>
          <w:iCs/>
        </w:rPr>
        <w:t>: The Official Publication of the Society for Public Health Education</w:t>
      </w:r>
      <w:r w:rsidRPr="00045C23">
        <w:t xml:space="preserve">, </w:t>
      </w:r>
      <w:r w:rsidRPr="00045C23">
        <w:rPr>
          <w:i/>
          <w:iCs/>
        </w:rPr>
        <w:t>40</w:t>
      </w:r>
      <w:r w:rsidRPr="00045C23">
        <w:t>(4), 381–383. https://doi.org/10.1177/1090198113493782</w:t>
      </w:r>
    </w:p>
    <w:p w14:paraId="315248A7" w14:textId="77777777" w:rsidR="00045C23" w:rsidRPr="00045C23" w:rsidRDefault="00045C23" w:rsidP="001906AA">
      <w:pPr>
        <w:pStyle w:val="Bibliography"/>
        <w:jc w:val="left"/>
      </w:pPr>
      <w:r w:rsidRPr="00045C23">
        <w:t xml:space="preserve">Zsila, Á., &amp; Reyes, M. E. S. (2023). Pros &amp; cons: Impacts of social media on mental health. </w:t>
      </w:r>
      <w:r w:rsidRPr="00045C23">
        <w:rPr>
          <w:i/>
          <w:iCs/>
        </w:rPr>
        <w:t>BMC Psychology</w:t>
      </w:r>
      <w:r w:rsidRPr="00045C23">
        <w:t xml:space="preserve">, </w:t>
      </w:r>
      <w:r w:rsidRPr="00045C23">
        <w:rPr>
          <w:i/>
          <w:iCs/>
        </w:rPr>
        <w:t>11</w:t>
      </w:r>
      <w:r w:rsidRPr="00045C23">
        <w:t>(1), 201. https://doi.org/10.1186/s40359-023-01243-x</w:t>
      </w:r>
    </w:p>
    <w:p w14:paraId="19AA1AD1" w14:textId="4F3D8238" w:rsidR="00F820B0" w:rsidRPr="00F820B0" w:rsidRDefault="00D001A5" w:rsidP="001906AA">
      <w:pPr>
        <w:pStyle w:val="Heading2"/>
      </w:pPr>
      <w:r>
        <w:fldChar w:fldCharType="end"/>
      </w:r>
    </w:p>
    <w:sectPr w:rsidR="00F820B0" w:rsidRPr="00F820B0" w:rsidSect="00D001A5">
      <w:pgSz w:w="12240" w:h="15840"/>
      <w:pgMar w:top="993"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160E90"/>
    <w:multiLevelType w:val="hybridMultilevel"/>
    <w:tmpl w:val="1D1883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93439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315E72"/>
    <w:rsid w:val="00000D23"/>
    <w:rsid w:val="000154E8"/>
    <w:rsid w:val="00045C23"/>
    <w:rsid w:val="00073977"/>
    <w:rsid w:val="000A2549"/>
    <w:rsid w:val="000D57BF"/>
    <w:rsid w:val="00116486"/>
    <w:rsid w:val="001906AA"/>
    <w:rsid w:val="001B46FA"/>
    <w:rsid w:val="00201408"/>
    <w:rsid w:val="00221EA4"/>
    <w:rsid w:val="00241CDC"/>
    <w:rsid w:val="0026488A"/>
    <w:rsid w:val="00284450"/>
    <w:rsid w:val="00315E72"/>
    <w:rsid w:val="004A695D"/>
    <w:rsid w:val="005529E1"/>
    <w:rsid w:val="0055330B"/>
    <w:rsid w:val="00555EBD"/>
    <w:rsid w:val="005A3FF3"/>
    <w:rsid w:val="005B3EEC"/>
    <w:rsid w:val="005C467D"/>
    <w:rsid w:val="005C63A8"/>
    <w:rsid w:val="00661EFC"/>
    <w:rsid w:val="006D1567"/>
    <w:rsid w:val="006E3E76"/>
    <w:rsid w:val="006F43A8"/>
    <w:rsid w:val="0070302F"/>
    <w:rsid w:val="00725690"/>
    <w:rsid w:val="007329BA"/>
    <w:rsid w:val="007424D9"/>
    <w:rsid w:val="007B0CD4"/>
    <w:rsid w:val="00872D3D"/>
    <w:rsid w:val="00884545"/>
    <w:rsid w:val="008C5259"/>
    <w:rsid w:val="008F3AD1"/>
    <w:rsid w:val="00945259"/>
    <w:rsid w:val="00961B5A"/>
    <w:rsid w:val="00966882"/>
    <w:rsid w:val="009A147F"/>
    <w:rsid w:val="009E3AB6"/>
    <w:rsid w:val="00AE4A31"/>
    <w:rsid w:val="00B24C61"/>
    <w:rsid w:val="00B8284F"/>
    <w:rsid w:val="00C637D7"/>
    <w:rsid w:val="00C76408"/>
    <w:rsid w:val="00CE455E"/>
    <w:rsid w:val="00D001A5"/>
    <w:rsid w:val="00D31DBC"/>
    <w:rsid w:val="00DB78C5"/>
    <w:rsid w:val="00E528EC"/>
    <w:rsid w:val="00F04E4C"/>
    <w:rsid w:val="00F13A21"/>
    <w:rsid w:val="00F26C32"/>
    <w:rsid w:val="00F325FC"/>
    <w:rsid w:val="00F63266"/>
    <w:rsid w:val="00F820B0"/>
    <w:rsid w:val="00F94AE7"/>
    <w:rsid w:val="00FA00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BD190"/>
  <w15:chartTrackingRefBased/>
  <w15:docId w15:val="{09543FA9-DA94-45FC-976A-BECE1D859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AE7"/>
    <w:pPr>
      <w:spacing w:line="360" w:lineRule="auto"/>
      <w:jc w:val="both"/>
    </w:pPr>
    <w:rPr>
      <w:sz w:val="24"/>
      <w:lang w:val="en-GB"/>
    </w:rPr>
  </w:style>
  <w:style w:type="paragraph" w:styleId="Heading1">
    <w:name w:val="heading 1"/>
    <w:basedOn w:val="Normal"/>
    <w:next w:val="Normal"/>
    <w:link w:val="Heading1Char"/>
    <w:uiPriority w:val="9"/>
    <w:qFormat/>
    <w:rsid w:val="00F820B0"/>
    <w:pPr>
      <w:keepNext/>
      <w:keepLines/>
      <w:spacing w:before="360" w:after="80"/>
      <w:jc w:val="center"/>
      <w:outlineLvl w:val="0"/>
    </w:pPr>
    <w:rPr>
      <w:rFonts w:asciiTheme="majorHAnsi" w:eastAsiaTheme="majorEastAsia" w:hAnsiTheme="majorHAnsi" w:cstheme="majorBidi"/>
      <w:color w:val="0F4761" w:themeColor="accent1" w:themeShade="BF"/>
      <w:sz w:val="28"/>
      <w:szCs w:val="40"/>
    </w:rPr>
  </w:style>
  <w:style w:type="paragraph" w:styleId="Heading2">
    <w:name w:val="heading 2"/>
    <w:basedOn w:val="Normal"/>
    <w:next w:val="Normal"/>
    <w:link w:val="Heading2Char"/>
    <w:uiPriority w:val="9"/>
    <w:unhideWhenUsed/>
    <w:qFormat/>
    <w:rsid w:val="004A695D"/>
    <w:pPr>
      <w:keepNext/>
      <w:keepLines/>
      <w:spacing w:before="160" w:after="80"/>
      <w:jc w:val="left"/>
      <w:outlineLvl w:val="1"/>
    </w:pPr>
    <w:rPr>
      <w:rFonts w:asciiTheme="majorHAnsi" w:eastAsiaTheme="majorEastAsia" w:hAnsiTheme="majorHAnsi" w:cstheme="majorBidi"/>
      <w:color w:val="0F4761" w:themeColor="accent1" w:themeShade="BF"/>
      <w:sz w:val="28"/>
      <w:szCs w:val="32"/>
    </w:rPr>
  </w:style>
  <w:style w:type="paragraph" w:styleId="Heading3">
    <w:name w:val="heading 3"/>
    <w:basedOn w:val="Normal"/>
    <w:next w:val="Normal"/>
    <w:link w:val="Heading3Char"/>
    <w:uiPriority w:val="9"/>
    <w:unhideWhenUsed/>
    <w:qFormat/>
    <w:rsid w:val="005529E1"/>
    <w:pPr>
      <w:keepNext/>
      <w:keepLines/>
      <w:spacing w:before="160" w:after="80"/>
      <w:outlineLvl w:val="2"/>
    </w:pPr>
    <w:rPr>
      <w:rFonts w:eastAsiaTheme="majorEastAsia" w:cstheme="majorBidi"/>
      <w:color w:val="0F4761" w:themeColor="accent1" w:themeShade="BF"/>
      <w:szCs w:val="28"/>
    </w:rPr>
  </w:style>
  <w:style w:type="paragraph" w:styleId="Heading4">
    <w:name w:val="heading 4"/>
    <w:basedOn w:val="Normal"/>
    <w:next w:val="Normal"/>
    <w:link w:val="Heading4Char"/>
    <w:uiPriority w:val="9"/>
    <w:semiHidden/>
    <w:unhideWhenUsed/>
    <w:qFormat/>
    <w:rsid w:val="00315E7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15E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15E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15E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15E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15E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20B0"/>
    <w:rPr>
      <w:rFonts w:asciiTheme="majorHAnsi" w:eastAsiaTheme="majorEastAsia" w:hAnsiTheme="majorHAnsi" w:cstheme="majorBidi"/>
      <w:color w:val="0F4761" w:themeColor="accent1" w:themeShade="BF"/>
      <w:sz w:val="28"/>
      <w:szCs w:val="40"/>
      <w:lang w:val="en-GB"/>
    </w:rPr>
  </w:style>
  <w:style w:type="character" w:customStyle="1" w:styleId="Heading2Char">
    <w:name w:val="Heading 2 Char"/>
    <w:basedOn w:val="DefaultParagraphFont"/>
    <w:link w:val="Heading2"/>
    <w:uiPriority w:val="9"/>
    <w:rsid w:val="004A695D"/>
    <w:rPr>
      <w:rFonts w:asciiTheme="majorHAnsi" w:eastAsiaTheme="majorEastAsia" w:hAnsiTheme="majorHAnsi" w:cstheme="majorBidi"/>
      <w:color w:val="0F4761" w:themeColor="accent1" w:themeShade="BF"/>
      <w:sz w:val="28"/>
      <w:szCs w:val="32"/>
      <w:lang w:val="en-GB"/>
    </w:rPr>
  </w:style>
  <w:style w:type="character" w:customStyle="1" w:styleId="Heading3Char">
    <w:name w:val="Heading 3 Char"/>
    <w:basedOn w:val="DefaultParagraphFont"/>
    <w:link w:val="Heading3"/>
    <w:uiPriority w:val="9"/>
    <w:rsid w:val="005529E1"/>
    <w:rPr>
      <w:rFonts w:eastAsiaTheme="majorEastAsia" w:cstheme="majorBidi"/>
      <w:color w:val="0F4761" w:themeColor="accent1" w:themeShade="BF"/>
      <w:sz w:val="24"/>
      <w:szCs w:val="28"/>
      <w:lang w:val="en-GB"/>
    </w:rPr>
  </w:style>
  <w:style w:type="character" w:customStyle="1" w:styleId="Heading4Char">
    <w:name w:val="Heading 4 Char"/>
    <w:basedOn w:val="DefaultParagraphFont"/>
    <w:link w:val="Heading4"/>
    <w:uiPriority w:val="9"/>
    <w:semiHidden/>
    <w:rsid w:val="00315E72"/>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315E72"/>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315E72"/>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315E72"/>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315E72"/>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315E72"/>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315E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15E72"/>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315E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15E72"/>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315E72"/>
    <w:pPr>
      <w:spacing w:before="160"/>
      <w:jc w:val="center"/>
    </w:pPr>
    <w:rPr>
      <w:i/>
      <w:iCs/>
      <w:color w:val="404040" w:themeColor="text1" w:themeTint="BF"/>
    </w:rPr>
  </w:style>
  <w:style w:type="character" w:customStyle="1" w:styleId="QuoteChar">
    <w:name w:val="Quote Char"/>
    <w:basedOn w:val="DefaultParagraphFont"/>
    <w:link w:val="Quote"/>
    <w:uiPriority w:val="29"/>
    <w:rsid w:val="00315E72"/>
    <w:rPr>
      <w:i/>
      <w:iCs/>
      <w:color w:val="404040" w:themeColor="text1" w:themeTint="BF"/>
      <w:lang w:val="en-GB"/>
    </w:rPr>
  </w:style>
  <w:style w:type="paragraph" w:styleId="ListParagraph">
    <w:name w:val="List Paragraph"/>
    <w:basedOn w:val="Normal"/>
    <w:uiPriority w:val="34"/>
    <w:qFormat/>
    <w:rsid w:val="00315E72"/>
    <w:pPr>
      <w:ind w:left="720"/>
      <w:contextualSpacing/>
    </w:pPr>
  </w:style>
  <w:style w:type="character" w:styleId="IntenseEmphasis">
    <w:name w:val="Intense Emphasis"/>
    <w:basedOn w:val="DefaultParagraphFont"/>
    <w:uiPriority w:val="21"/>
    <w:qFormat/>
    <w:rsid w:val="00315E72"/>
    <w:rPr>
      <w:i/>
      <w:iCs/>
      <w:color w:val="0F4761" w:themeColor="accent1" w:themeShade="BF"/>
    </w:rPr>
  </w:style>
  <w:style w:type="paragraph" w:styleId="IntenseQuote">
    <w:name w:val="Intense Quote"/>
    <w:basedOn w:val="Normal"/>
    <w:next w:val="Normal"/>
    <w:link w:val="IntenseQuoteChar"/>
    <w:uiPriority w:val="30"/>
    <w:qFormat/>
    <w:rsid w:val="00315E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15E72"/>
    <w:rPr>
      <w:i/>
      <w:iCs/>
      <w:color w:val="0F4761" w:themeColor="accent1" w:themeShade="BF"/>
      <w:lang w:val="en-GB"/>
    </w:rPr>
  </w:style>
  <w:style w:type="character" w:styleId="IntenseReference">
    <w:name w:val="Intense Reference"/>
    <w:basedOn w:val="DefaultParagraphFont"/>
    <w:uiPriority w:val="32"/>
    <w:qFormat/>
    <w:rsid w:val="00315E72"/>
    <w:rPr>
      <w:b/>
      <w:bCs/>
      <w:smallCaps/>
      <w:color w:val="0F4761" w:themeColor="accent1" w:themeShade="BF"/>
      <w:spacing w:val="5"/>
    </w:rPr>
  </w:style>
  <w:style w:type="paragraph" w:styleId="Bibliography">
    <w:name w:val="Bibliography"/>
    <w:basedOn w:val="Normal"/>
    <w:next w:val="Normal"/>
    <w:uiPriority w:val="37"/>
    <w:unhideWhenUsed/>
    <w:rsid w:val="00D001A5"/>
    <w:pPr>
      <w:spacing w:after="0" w:line="480" w:lineRule="auto"/>
      <w:ind w:left="720" w:hanging="720"/>
    </w:pPr>
  </w:style>
  <w:style w:type="paragraph" w:styleId="NormalWeb">
    <w:name w:val="Normal (Web)"/>
    <w:basedOn w:val="Normal"/>
    <w:uiPriority w:val="99"/>
    <w:semiHidden/>
    <w:unhideWhenUsed/>
    <w:rsid w:val="00B24C61"/>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456475">
      <w:bodyDiv w:val="1"/>
      <w:marLeft w:val="0"/>
      <w:marRight w:val="0"/>
      <w:marTop w:val="0"/>
      <w:marBottom w:val="0"/>
      <w:divBdr>
        <w:top w:val="none" w:sz="0" w:space="0" w:color="auto"/>
        <w:left w:val="none" w:sz="0" w:space="0" w:color="auto"/>
        <w:bottom w:val="none" w:sz="0" w:space="0" w:color="auto"/>
        <w:right w:val="none" w:sz="0" w:space="0" w:color="auto"/>
      </w:divBdr>
      <w:divsChild>
        <w:div w:id="1810515476">
          <w:marLeft w:val="0"/>
          <w:marRight w:val="0"/>
          <w:marTop w:val="0"/>
          <w:marBottom w:val="0"/>
          <w:divBdr>
            <w:top w:val="none" w:sz="0" w:space="0" w:color="auto"/>
            <w:left w:val="none" w:sz="0" w:space="0" w:color="auto"/>
            <w:bottom w:val="none" w:sz="0" w:space="0" w:color="auto"/>
            <w:right w:val="none" w:sz="0" w:space="0" w:color="auto"/>
          </w:divBdr>
          <w:divsChild>
            <w:div w:id="31351704">
              <w:marLeft w:val="0"/>
              <w:marRight w:val="0"/>
              <w:marTop w:val="0"/>
              <w:marBottom w:val="0"/>
              <w:divBdr>
                <w:top w:val="none" w:sz="0" w:space="0" w:color="auto"/>
                <w:left w:val="none" w:sz="0" w:space="0" w:color="auto"/>
                <w:bottom w:val="none" w:sz="0" w:space="0" w:color="auto"/>
                <w:right w:val="none" w:sz="0" w:space="0" w:color="auto"/>
              </w:divBdr>
              <w:divsChild>
                <w:div w:id="191235483">
                  <w:marLeft w:val="0"/>
                  <w:marRight w:val="0"/>
                  <w:marTop w:val="0"/>
                  <w:marBottom w:val="0"/>
                  <w:divBdr>
                    <w:top w:val="none" w:sz="0" w:space="0" w:color="auto"/>
                    <w:left w:val="none" w:sz="0" w:space="0" w:color="auto"/>
                    <w:bottom w:val="none" w:sz="0" w:space="0" w:color="auto"/>
                    <w:right w:val="none" w:sz="0" w:space="0" w:color="auto"/>
                  </w:divBdr>
                  <w:divsChild>
                    <w:div w:id="1224684261">
                      <w:marLeft w:val="0"/>
                      <w:marRight w:val="0"/>
                      <w:marTop w:val="0"/>
                      <w:marBottom w:val="0"/>
                      <w:divBdr>
                        <w:top w:val="none" w:sz="0" w:space="0" w:color="auto"/>
                        <w:left w:val="none" w:sz="0" w:space="0" w:color="auto"/>
                        <w:bottom w:val="none" w:sz="0" w:space="0" w:color="auto"/>
                        <w:right w:val="none" w:sz="0" w:space="0" w:color="auto"/>
                      </w:divBdr>
                      <w:divsChild>
                        <w:div w:id="1759250785">
                          <w:marLeft w:val="0"/>
                          <w:marRight w:val="0"/>
                          <w:marTop w:val="0"/>
                          <w:marBottom w:val="0"/>
                          <w:divBdr>
                            <w:top w:val="none" w:sz="0" w:space="0" w:color="auto"/>
                            <w:left w:val="none" w:sz="0" w:space="0" w:color="auto"/>
                            <w:bottom w:val="none" w:sz="0" w:space="0" w:color="auto"/>
                            <w:right w:val="none" w:sz="0" w:space="0" w:color="auto"/>
                          </w:divBdr>
                          <w:divsChild>
                            <w:div w:id="14636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1383332">
      <w:bodyDiv w:val="1"/>
      <w:marLeft w:val="0"/>
      <w:marRight w:val="0"/>
      <w:marTop w:val="0"/>
      <w:marBottom w:val="0"/>
      <w:divBdr>
        <w:top w:val="none" w:sz="0" w:space="0" w:color="auto"/>
        <w:left w:val="none" w:sz="0" w:space="0" w:color="auto"/>
        <w:bottom w:val="none" w:sz="0" w:space="0" w:color="auto"/>
        <w:right w:val="none" w:sz="0" w:space="0" w:color="auto"/>
      </w:divBdr>
    </w:div>
    <w:div w:id="607657723">
      <w:bodyDiv w:val="1"/>
      <w:marLeft w:val="0"/>
      <w:marRight w:val="0"/>
      <w:marTop w:val="0"/>
      <w:marBottom w:val="0"/>
      <w:divBdr>
        <w:top w:val="none" w:sz="0" w:space="0" w:color="auto"/>
        <w:left w:val="none" w:sz="0" w:space="0" w:color="auto"/>
        <w:bottom w:val="none" w:sz="0" w:space="0" w:color="auto"/>
        <w:right w:val="none" w:sz="0" w:space="0" w:color="auto"/>
      </w:divBdr>
      <w:divsChild>
        <w:div w:id="221330734">
          <w:marLeft w:val="0"/>
          <w:marRight w:val="0"/>
          <w:marTop w:val="0"/>
          <w:marBottom w:val="0"/>
          <w:divBdr>
            <w:top w:val="none" w:sz="0" w:space="0" w:color="auto"/>
            <w:left w:val="none" w:sz="0" w:space="0" w:color="auto"/>
            <w:bottom w:val="none" w:sz="0" w:space="0" w:color="auto"/>
            <w:right w:val="none" w:sz="0" w:space="0" w:color="auto"/>
          </w:divBdr>
          <w:divsChild>
            <w:div w:id="847334903">
              <w:marLeft w:val="0"/>
              <w:marRight w:val="0"/>
              <w:marTop w:val="0"/>
              <w:marBottom w:val="0"/>
              <w:divBdr>
                <w:top w:val="none" w:sz="0" w:space="0" w:color="auto"/>
                <w:left w:val="none" w:sz="0" w:space="0" w:color="auto"/>
                <w:bottom w:val="none" w:sz="0" w:space="0" w:color="auto"/>
                <w:right w:val="none" w:sz="0" w:space="0" w:color="auto"/>
              </w:divBdr>
              <w:divsChild>
                <w:div w:id="763691973">
                  <w:marLeft w:val="0"/>
                  <w:marRight w:val="0"/>
                  <w:marTop w:val="0"/>
                  <w:marBottom w:val="0"/>
                  <w:divBdr>
                    <w:top w:val="none" w:sz="0" w:space="0" w:color="auto"/>
                    <w:left w:val="none" w:sz="0" w:space="0" w:color="auto"/>
                    <w:bottom w:val="none" w:sz="0" w:space="0" w:color="auto"/>
                    <w:right w:val="none" w:sz="0" w:space="0" w:color="auto"/>
                  </w:divBdr>
                  <w:divsChild>
                    <w:div w:id="1226259334">
                      <w:marLeft w:val="0"/>
                      <w:marRight w:val="0"/>
                      <w:marTop w:val="0"/>
                      <w:marBottom w:val="0"/>
                      <w:divBdr>
                        <w:top w:val="none" w:sz="0" w:space="0" w:color="auto"/>
                        <w:left w:val="none" w:sz="0" w:space="0" w:color="auto"/>
                        <w:bottom w:val="none" w:sz="0" w:space="0" w:color="auto"/>
                        <w:right w:val="none" w:sz="0" w:space="0" w:color="auto"/>
                      </w:divBdr>
                      <w:divsChild>
                        <w:div w:id="1726369769">
                          <w:marLeft w:val="0"/>
                          <w:marRight w:val="0"/>
                          <w:marTop w:val="0"/>
                          <w:marBottom w:val="0"/>
                          <w:divBdr>
                            <w:top w:val="none" w:sz="0" w:space="0" w:color="auto"/>
                            <w:left w:val="none" w:sz="0" w:space="0" w:color="auto"/>
                            <w:bottom w:val="none" w:sz="0" w:space="0" w:color="auto"/>
                            <w:right w:val="none" w:sz="0" w:space="0" w:color="auto"/>
                          </w:divBdr>
                          <w:divsChild>
                            <w:div w:id="20795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4311933">
      <w:bodyDiv w:val="1"/>
      <w:marLeft w:val="0"/>
      <w:marRight w:val="0"/>
      <w:marTop w:val="0"/>
      <w:marBottom w:val="0"/>
      <w:divBdr>
        <w:top w:val="none" w:sz="0" w:space="0" w:color="auto"/>
        <w:left w:val="none" w:sz="0" w:space="0" w:color="auto"/>
        <w:bottom w:val="none" w:sz="0" w:space="0" w:color="auto"/>
        <w:right w:val="none" w:sz="0" w:space="0" w:color="auto"/>
      </w:divBdr>
    </w:div>
    <w:div w:id="1115561182">
      <w:bodyDiv w:val="1"/>
      <w:marLeft w:val="0"/>
      <w:marRight w:val="0"/>
      <w:marTop w:val="0"/>
      <w:marBottom w:val="0"/>
      <w:divBdr>
        <w:top w:val="none" w:sz="0" w:space="0" w:color="auto"/>
        <w:left w:val="none" w:sz="0" w:space="0" w:color="auto"/>
        <w:bottom w:val="none" w:sz="0" w:space="0" w:color="auto"/>
        <w:right w:val="none" w:sz="0" w:space="0" w:color="auto"/>
      </w:divBdr>
    </w:div>
    <w:div w:id="1592738279">
      <w:bodyDiv w:val="1"/>
      <w:marLeft w:val="0"/>
      <w:marRight w:val="0"/>
      <w:marTop w:val="0"/>
      <w:marBottom w:val="0"/>
      <w:divBdr>
        <w:top w:val="none" w:sz="0" w:space="0" w:color="auto"/>
        <w:left w:val="none" w:sz="0" w:space="0" w:color="auto"/>
        <w:bottom w:val="none" w:sz="0" w:space="0" w:color="auto"/>
        <w:right w:val="none" w:sz="0" w:space="0" w:color="auto"/>
      </w:divBdr>
    </w:div>
    <w:div w:id="1644769262">
      <w:bodyDiv w:val="1"/>
      <w:marLeft w:val="0"/>
      <w:marRight w:val="0"/>
      <w:marTop w:val="0"/>
      <w:marBottom w:val="0"/>
      <w:divBdr>
        <w:top w:val="none" w:sz="0" w:space="0" w:color="auto"/>
        <w:left w:val="none" w:sz="0" w:space="0" w:color="auto"/>
        <w:bottom w:val="none" w:sz="0" w:space="0" w:color="auto"/>
        <w:right w:val="none" w:sz="0" w:space="0" w:color="auto"/>
      </w:divBdr>
    </w:div>
    <w:div w:id="1673069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74</TotalTime>
  <Pages>16</Pages>
  <Words>23488</Words>
  <Characters>133883</Characters>
  <Application>Microsoft Office Word</Application>
  <DocSecurity>0</DocSecurity>
  <Lines>1115</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as Shittu-Gbeko</dc:creator>
  <cp:keywords/>
  <dc:description/>
  <cp:lastModifiedBy>Ilias Shittu-Gbeko</cp:lastModifiedBy>
  <cp:revision>27</cp:revision>
  <dcterms:created xsi:type="dcterms:W3CDTF">2024-11-28T11:36:00Z</dcterms:created>
  <dcterms:modified xsi:type="dcterms:W3CDTF">2024-11-30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52q46c2"/&gt;&lt;style id="http://www.zotero.org/styles/apa" locale="en-US" hasBibliography="1" bibliographyStyleHasBeenSet="1"/&gt;&lt;prefs&gt;&lt;pref name="fieldType" value="Field"/&gt;&lt;/prefs&gt;&lt;/data&gt;</vt:lpwstr>
  </property>
</Properties>
</file>